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7BD1FE" w14:textId="352E3B85" w:rsidR="00B346F4" w:rsidRDefault="00BD0374" w:rsidP="00FD049B">
      <w:pPr>
        <w:spacing w:line="360" w:lineRule="auto"/>
      </w:pPr>
      <w:r>
        <w:t>DISCUSSION</w:t>
      </w:r>
    </w:p>
    <w:p w14:paraId="485879E9" w14:textId="1EFBE84D" w:rsidR="001F6B5D" w:rsidRDefault="003405A2" w:rsidP="00FD049B">
      <w:pPr>
        <w:spacing w:line="360" w:lineRule="auto"/>
      </w:pPr>
      <w:r>
        <w:t xml:space="preserve">We surveyed a broad swathe of </w:t>
      </w:r>
      <w:proofErr w:type="spellStart"/>
      <w:r>
        <w:t>geomorphically</w:t>
      </w:r>
      <w:proofErr w:type="spellEnd"/>
      <w:r>
        <w:t xml:space="preserve"> similar rivers across south eastern Australia and found that functional diversity</w:t>
      </w:r>
      <w:r w:rsidR="00C936E2">
        <w:t xml:space="preserve"> in riparian vegetation communities</w:t>
      </w:r>
      <w:r>
        <w:t xml:space="preserve">, as described by functional dispersion, exhibits strong relationships with local patterns of hydrology. </w:t>
      </w:r>
      <w:r w:rsidR="001F6B5D">
        <w:t xml:space="preserve">We used an ecologically relevant set of quantitative functional traits to capture variation in ecological strategy within communities. To our knowledge, this is the first study to examine relationships between hydrological conditions and the functional ecology of riparian vegetation communities using a quantitative trait dataset. </w:t>
      </w:r>
      <w:bookmarkStart w:id="0" w:name="_GoBack"/>
      <w:r w:rsidR="00C936E2">
        <w:t xml:space="preserve">The overarching pattern across these relationships </w:t>
      </w:r>
      <w:r>
        <w:t>can be summarised as “</w:t>
      </w:r>
      <w:r w:rsidR="00C936E2">
        <w:t>heterogeneous</w:t>
      </w:r>
      <w:r>
        <w:t xml:space="preserve"> </w:t>
      </w:r>
      <w:r w:rsidR="00C936E2">
        <w:t>flows</w:t>
      </w:r>
      <w:r>
        <w:t xml:space="preserve"> breed </w:t>
      </w:r>
      <w:proofErr w:type="spellStart"/>
      <w:r w:rsidR="00C936E2">
        <w:t>hetereogenous</w:t>
      </w:r>
      <w:proofErr w:type="spellEnd"/>
      <w:r>
        <w:t xml:space="preserve"> communities”.</w:t>
      </w:r>
      <w:r w:rsidR="00C936E2">
        <w:t xml:space="preserve"> </w:t>
      </w:r>
      <w:bookmarkEnd w:id="0"/>
    </w:p>
    <w:p w14:paraId="43802774" w14:textId="7559B5C0" w:rsidR="001551E5" w:rsidRDefault="001551E5" w:rsidP="00FD049B">
      <w:pPr>
        <w:spacing w:line="360" w:lineRule="auto"/>
      </w:pPr>
      <w:r>
        <w:t xml:space="preserve">This pattern fits within existing </w:t>
      </w:r>
      <w:r w:rsidR="00EC7637">
        <w:t>understanding of</w:t>
      </w:r>
      <w:r>
        <w:t xml:space="preserve"> the processes which generate and maintain biological diversity in the riparian environment</w:t>
      </w:r>
      <w:r w:rsidR="00C73DA0">
        <w:t xml:space="preserve">. Briefly stated, this </w:t>
      </w:r>
      <w:r w:rsidR="005C4420">
        <w:t>paradigm</w:t>
      </w:r>
      <w:r w:rsidR="00C73DA0">
        <w:t xml:space="preserve"> holds that riparian biodiversity is a function of landscape complexity generated by </w:t>
      </w:r>
      <w:proofErr w:type="spellStart"/>
      <w:r w:rsidR="00C73DA0">
        <w:t>hydrogeomorphic</w:t>
      </w:r>
      <w:proofErr w:type="spellEnd"/>
      <w:r w:rsidR="00C73DA0">
        <w:t xml:space="preserve"> processes</w:t>
      </w:r>
      <w:r w:rsidR="007E5915">
        <w:t>,</w:t>
      </w:r>
      <w:r w:rsidR="00C73DA0">
        <w:t xml:space="preserve"> </w:t>
      </w:r>
      <w:r w:rsidR="007E5915">
        <w:t>overlaid by</w:t>
      </w:r>
      <w:r w:rsidR="00C73DA0">
        <w:t xml:space="preserve"> feedback interactions between these processes and biotic components </w:t>
      </w:r>
      <w:r w:rsidR="007E5915">
        <w:t>of</w:t>
      </w:r>
      <w:r w:rsidR="00C73DA0">
        <w:t xml:space="preserve"> the riparian environment </w:t>
      </w:r>
      <w:r w:rsidR="00EC7637">
        <w:t xml:space="preserve"> </w:t>
      </w:r>
      <w:r w:rsidR="00EC7637">
        <w:fldChar w:fldCharType="begin" w:fldLock="1"/>
      </w:r>
      <w:r w:rsidR="00D071BB">
        <w:instrText>ADDIN CSL_CITATION { "citationItems" : [ { "id" : "ITEM-1", "itemData" : { "author" : [ { "dropping-particle" : "", "family" : "Naiman", "given" : "RJ", "non-dropping-particle" : "", "parse-names" : false, "suffix" : "" }, { "dropping-particle" : "", "family" : "Decamps", "given" : "H", "non-dropping-particle" : "", "parse-names" : false, "suffix" : "" } ], "container-title" : "Annual Review of Ecology and Systematics", "id" : "ITEM-1", "issued" : { "date-parts" : [ [ "1997" ] ] }, "page" : "621-658", "title" : "The ecology of interfaces: riparian zones", "type" : "article-journal", "volume" : "28" }, "uris" : [ "http://www.mendeley.com/documents/?uuid=821533fd-1101-4871-a599-3d73df3f7603" ] }, { "id" : "ITEM-2",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2",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id" : "ITEM-3", "itemData" : { "DOI" : "10.2478/s13533-011-0075-6", "ISSN" : "2081-9900", "author" : [ { "dropping-particle" : "", "family" : "Steiger", "given" : "Johannes", "non-dropping-particle" : "", "parse-names" : false, "suffix" : "" }, { "dropping-particle" : "", "family" : "Corenblit", "given" : "Dov", "non-dropping-particle" : "", "parse-names" : false, "suffix" : "" } ], "container-title" : "Central European Journal of Geosciences", "id" : "ITEM-3", "issue" : "3", "issued" : { "date-parts" : [ [ "2012", "8", "21" ] ] }, "page" : "376-382", "title" : "The emergence of an \u2018evolutionary geomorphology\u2019?", "type" : "article-journal", "volume" : "4" }, "uris" : [ "http://www.mendeley.com/documents/?uuid=69658d8a-69ac-41ad-bce7-012775509363" ] }, { "id" : "ITEM-4", "itemData" : { "author" : [ { "dropping-particle" : "", "family" : "Tabacchi", "given" : "E", "non-dropping-particle" : "", "parse-names" : false, "suffix" : "" }, { "dropping-particle" : "", "family" : "Planty-Tabbacchi", "given" : "A", "non-dropping-particle" : "", "parse-names" : false, "suffix" : "" }, { "dropping-particle" : "", "family" : "Salinas", "given" : "M J", "non-dropping-particle" : "", "parse-names" : false, "suffix" : "" }, { "dropping-particle" : "", "family" : "Decamps", "given" : "H", "non-dropping-particle" : "", "parse-names" : false, "suffix" : "" } ], "container-title" : "Regulated Rivers: Research and Management", "id" : "ITEM-4", "issue" : "February", "issued" : { "date-parts" : [ [ "1996" ] ] }, "page" : "367-390", "title" : "Landscape structure and diversity in riparian plant communities: a longitudinal comparative study", "type" : "article-journal", "volume" : "12" }, "uris" : [ "http://www.mendeley.com/documents/?uuid=7d867c5c-2eab-4a96-aed5-f08ccdfb24bc" ] }, { "id" : "ITEM-5", "itemData" : { "DOI" : "10.1111/j.1365-2427.2008.01994.x", "ISSN" : "00465070", "author" : [ { "dropping-particle" : "", "family" : "Bornette", "given" : "G.", "non-dropping-particle" : "", "parse-names" : false, "suffix" : "" }, { "dropping-particle" : "", "family" : "Tabacchi", "given" : "E.", "non-dropping-particle" : "", "parse-names" : false, "suffix" : "" }, { "dropping-particle" : "", "family" : "Hupp", "given" : "C.", "non-dropping-particle" : "", "parse-names" : false, "suffix" : "" }, { "dropping-particle" : "", "family" : "Puijalon", "given" : "S.", "non-dropping-particle" : "", "parse-names" : false, "suffix" : "" }, { "dropping-particle" : "", "family" : "Rostan", "given" : "J. C.", "non-dropping-particle" : "", "parse-names" : false, "suffix" : "" } ], "container-title" : "Freshwater Biology", "id" : "ITEM-5", "issue" : "8", "issued" : { "date-parts" : [ [ "2008", "8" ] ] }, "page" : "1692-1705", "title" : "A model of plant strategies in fluvial hydrosystems", "type" : "article-journal", "volume" : "53" }, "uris" : [ "http://www.mendeley.com/documents/?uuid=b90a9055-9c1c-4f30-8fb8-fde992749172" ] }, { "id" : "ITEM-6", "itemData" : { "author" : [ { "dropping-particle" : "", "family" : "Palmer", "given" : "MA", "non-dropping-particle" : "", "parse-names" : false, "suffix" : "" }, { "dropping-particle" : "", "family" : "Poff", "given" : "NLR", "non-dropping-particle" : "", "parse-names" : false, "suffix" : "" } ], "container-title" : "Journal of the North American Benthological Society", "id" : "ITEM-6", "issue" : "1", "issued" : { "date-parts" : [ [ "1997" ] ] }, "page" : "169-173", "title" : "The influence of environmental heterogeneity on patterns and processes in streams", "type" : "article-journal", "volume" : "16" }, "uris" : [ "http://www.mendeley.com/documents/?uuid=21585d54-1dbc-4924-ab58-75466279ae66" ] }, { "id" : "ITEM-7", "itemData" : { "author" : [ { "dropping-particle" : "", "family" : "Stromberg", "given" : "JC", "non-dropping-particle" : "", "parse-names" : false, "suffix" : "" } ], "container-title" : "Journal of Arid Environments", "id" : "ITEM-7", "issued" : { "date-parts" : [ [ "2001" ] ] }, "page" : "17-34", "title" : "Restoration of riparian vegetation in the south-western United States: importance of flow regimes and fluvial dynamism", "type" : "article-journal", "volume" : "49" }, "uris" : [ "http://www.mendeley.com/documents/?uuid=a85adf27-ae6f-4ab0-af05-3d53932ac2d5" ] } ], "mendeley" : { "manualFormatting" : "(Tabacchi et al. 1996; Naiman &amp; Decamps 1997; Palmer &amp; Poff 1997; Stromberg 2001; Corenblit et al. 2007; Bornette et al. 2008; Steiger &amp; Corenblit 2012)", "previouslyFormattedCitation" : "(Tabacchi &lt;i&gt;et al.&lt;/i&gt; 1996; Naiman &amp; Decamps 1997; Palmer &amp; Poff 1997; Stromberg 2001; Corenblit &lt;i&gt;et al.&lt;/i&gt; 2007; Bornette &lt;i&gt;et al.&lt;/i&gt; 2008; Steiger &amp; Corenblit 2012)" }, "properties" : { "noteIndex" : 0 }, "schema" : "https://github.com/citation-style-language/schema/raw/master/csl-citation.json" }</w:instrText>
      </w:r>
      <w:r w:rsidR="00EC7637">
        <w:fldChar w:fldCharType="separate"/>
      </w:r>
      <w:r w:rsidR="005E1D8F" w:rsidRPr="005E1D8F">
        <w:rPr>
          <w:noProof/>
        </w:rPr>
        <w:t xml:space="preserve">(Tabacchi </w:t>
      </w:r>
      <w:r w:rsidR="005E1D8F" w:rsidRPr="005E1D8F">
        <w:rPr>
          <w:i/>
          <w:noProof/>
        </w:rPr>
        <w:t>et al.</w:t>
      </w:r>
      <w:r w:rsidR="005E1D8F" w:rsidRPr="005E1D8F">
        <w:rPr>
          <w:noProof/>
        </w:rPr>
        <w:t xml:space="preserve"> 1996; Naiman &amp; Decamps 1997; Palmer &amp; Poff 1997; Stromberg 2001; Corenblit </w:t>
      </w:r>
      <w:r w:rsidR="005E1D8F" w:rsidRPr="005E1D8F">
        <w:rPr>
          <w:i/>
          <w:noProof/>
        </w:rPr>
        <w:t>et al.</w:t>
      </w:r>
      <w:r w:rsidR="005E1D8F" w:rsidRPr="005E1D8F">
        <w:rPr>
          <w:noProof/>
        </w:rPr>
        <w:t xml:space="preserve"> 2007; Bornette </w:t>
      </w:r>
      <w:r w:rsidR="005E1D8F" w:rsidRPr="005E1D8F">
        <w:rPr>
          <w:i/>
          <w:noProof/>
        </w:rPr>
        <w:t>et al.</w:t>
      </w:r>
      <w:r w:rsidR="005E1D8F" w:rsidRPr="005E1D8F">
        <w:rPr>
          <w:noProof/>
        </w:rPr>
        <w:t xml:space="preserve"> 2008; Steiger &amp; Corenblit 2012)</w:t>
      </w:r>
      <w:r w:rsidR="00EC7637">
        <w:fldChar w:fldCharType="end"/>
      </w:r>
      <w:r w:rsidR="001F6B5D">
        <w:t>.</w:t>
      </w:r>
      <w:r w:rsidR="00C73DA0">
        <w:t xml:space="preserve"> </w:t>
      </w:r>
      <w:r w:rsidR="00600640">
        <w:t>We note that the following argument assumes that functional diversity is a property of riparian communities at the reach scale, and that influx of species from more physically complex adjacent patches is responsible for the diversity we observed on comparatively homogenous sloping bank sections.</w:t>
      </w:r>
    </w:p>
    <w:p w14:paraId="3CD0D283" w14:textId="191D01DB" w:rsidR="00600640" w:rsidRDefault="000E374A" w:rsidP="00FD049B">
      <w:pPr>
        <w:spacing w:line="360" w:lineRule="auto"/>
      </w:pPr>
      <w:r>
        <w:t>The sites surveyed in this study spanned a spectrum of flooding intensity: at the lower bound, the calculated 20 year average return interval (ARI) flood was just 18 times the mean daily flow for that river; at the upper bound, flows 210 times greater than the mean daily flow occur approximately every 20 years. High</w:t>
      </w:r>
      <w:r w:rsidR="00C243E8">
        <w:t>er</w:t>
      </w:r>
      <w:r>
        <w:t xml:space="preserve"> magnitude flow events such as this are</w:t>
      </w:r>
      <w:r w:rsidR="00D80D4D">
        <w:t xml:space="preserve"> likely to be</w:t>
      </w:r>
      <w:r>
        <w:t xml:space="preserve"> </w:t>
      </w:r>
      <w:proofErr w:type="spellStart"/>
      <w:r>
        <w:t>geomorphically</w:t>
      </w:r>
      <w:proofErr w:type="spellEnd"/>
      <w:r>
        <w:t xml:space="preserve"> effective</w:t>
      </w:r>
      <w:r w:rsidR="00C243E8">
        <w:t xml:space="preserve"> across a greater extent of the fluvial landscape</w:t>
      </w:r>
      <w:r w:rsidR="00D80D4D">
        <w:t xml:space="preserve"> </w:t>
      </w:r>
      <w:r w:rsidR="00D80D4D">
        <w:fldChar w:fldCharType="begin" w:fldLock="1"/>
      </w:r>
      <w:r w:rsidR="00D071BB">
        <w:instrText>ADDIN CSL_CITATION { "citationItems" : [ { "id" : "ITEM-1", "itemData" : { "DOI" : "10.1029/2006JF000477", "ISSN" : "0148-0227", "author" : [ { "dropping-particle" : "", "family" : "Huang", "given" : "Xiangjiang", "non-dropping-particle" : "", "parse-names" : false, "suffix" : "" }, { "dropping-particle" : "", "family" : "Niemann", "given" : "JD", "non-dropping-particle" : "", "parse-names" : false, "suffix" : "" } ], "container-title" : "Journal of Geophysical Research: \u2026", "id" : "ITEM-1", "issue" : "F3", "issued" : { "date-parts" : [ [ "2006" ] ] }, "page" : "F03015", "title" : "An evaluation of the geomorphically effective event for fluvial processes over long periods", "type" : "article-journal", "volume" : "111" }, "uris" : [ "http://www.mendeley.com/documents/?uuid=71710693-5806-4ba1-93a7-a5f7f8d28d72" ] } ], "mendeley" : { "previouslyFormattedCitation" : "(Huang &amp; Niemann 2006)" }, "properties" : { "noteIndex" : 0 }, "schema" : "https://github.com/citation-style-language/schema/raw/master/csl-citation.json" }</w:instrText>
      </w:r>
      <w:r w:rsidR="00D80D4D">
        <w:fldChar w:fldCharType="separate"/>
      </w:r>
      <w:r w:rsidR="00D80D4D" w:rsidRPr="00D80D4D">
        <w:rPr>
          <w:noProof/>
        </w:rPr>
        <w:t>(Huang &amp; Niemann 2006)</w:t>
      </w:r>
      <w:r w:rsidR="00D80D4D">
        <w:fldChar w:fldCharType="end"/>
      </w:r>
      <w:r w:rsidR="00D80D4D">
        <w:t>.</w:t>
      </w:r>
      <w:r w:rsidR="00596A51">
        <w:t xml:space="preserve"> </w:t>
      </w:r>
      <w:r w:rsidR="0076603A">
        <w:t>The strong positive relationship between functional diversity and 20 year ARI flood magnitude supports the supposition that</w:t>
      </w:r>
      <w:r w:rsidR="00BB3096">
        <w:t xml:space="preserve"> disturbance retards competitive exclusion as a diversity limiting process </w:t>
      </w:r>
      <w:r w:rsidR="00BB3096">
        <w:fldChar w:fldCharType="begin" w:fldLock="1"/>
      </w:r>
      <w:r w:rsidR="00D071BB">
        <w:instrText>ADDIN CSL_CITATION { "citationItems" : [ { "id" : "ITEM-1", "itemData" : { "author" : [ { "dropping-particle" : "", "family" : "Huston", "given" : "M", "non-dropping-particle" : "", "parse-names" : false, "suffix" : "" } ], "container-title" : "American Naturalist", "id" : "ITEM-1", "issue" : "1", "issued" : { "date-parts" : [ [ "1979" ] ] }, "page" : "81-101", "title" : "A general hypothesis of species diversity", "type" : "article-journal", "volume" : "113" }, "uris" : [ "http://www.mendeley.com/documents/?uuid=4b769c85-61b2-4b11-9dc8-b38db47f28ee" ] } ], "mendeley" : { "manualFormatting" : "(sensu Huston 1979)", "previouslyFormattedCitation" : "(Huston 1979)" }, "properties" : { "noteIndex" : 0 }, "schema" : "https://github.com/citation-style-language/schema/raw/master/csl-citation.json" }</w:instrText>
      </w:r>
      <w:r w:rsidR="00BB3096">
        <w:fldChar w:fldCharType="separate"/>
      </w:r>
      <w:r w:rsidR="00BB3096" w:rsidRPr="0076603A">
        <w:rPr>
          <w:noProof/>
        </w:rPr>
        <w:t>(</w:t>
      </w:r>
      <w:r w:rsidR="00BB3096" w:rsidRPr="00A11C7D">
        <w:rPr>
          <w:i/>
          <w:noProof/>
        </w:rPr>
        <w:t>sensu</w:t>
      </w:r>
      <w:r w:rsidR="00BB3096">
        <w:rPr>
          <w:noProof/>
        </w:rPr>
        <w:t xml:space="preserve"> </w:t>
      </w:r>
      <w:r w:rsidR="00BB3096" w:rsidRPr="0076603A">
        <w:rPr>
          <w:noProof/>
        </w:rPr>
        <w:t>Huston 1979)</w:t>
      </w:r>
      <w:r w:rsidR="00BB3096">
        <w:fldChar w:fldCharType="end"/>
      </w:r>
      <w:r w:rsidR="00BB3096">
        <w:t>.</w:t>
      </w:r>
      <w:r w:rsidR="00C243E8">
        <w:t xml:space="preserve"> </w:t>
      </w:r>
      <w:r w:rsidR="00427D64">
        <w:t xml:space="preserve">Notably, no significant relationships were found between functional diversity and metrics describing mean high flow conditions, whereas metrics describing variability had high explanatory power. </w:t>
      </w:r>
      <w:proofErr w:type="spellStart"/>
      <w:r w:rsidR="00B6219F">
        <w:t>Interannual</w:t>
      </w:r>
      <w:proofErr w:type="spellEnd"/>
      <w:r w:rsidR="00B6219F">
        <w:t xml:space="preserve"> variability in high flow magnitude showed the strongest relationship with functional diversity in this study. If a causal relationship exists, it could be because the average high flow magnitude determines </w:t>
      </w:r>
      <w:r w:rsidR="00BB3096">
        <w:t>what proportion (in terms of elevation above the main channel)</w:t>
      </w:r>
      <w:r w:rsidR="00B6219F">
        <w:t xml:space="preserve"> of the riparian zone experiences flooding in a given year. Variability in high flow magnitude, combined with geomorphic heterogeneity, will produce variability in the </w:t>
      </w:r>
      <w:r w:rsidR="002E611A">
        <w:t>time since last</w:t>
      </w:r>
      <w:r w:rsidR="00B6219F">
        <w:t xml:space="preserve"> inundat</w:t>
      </w:r>
      <w:r w:rsidR="00F61CEF">
        <w:t xml:space="preserve">ion </w:t>
      </w:r>
      <w:r w:rsidR="00B6219F">
        <w:t xml:space="preserve">(without significant disturbance), or </w:t>
      </w:r>
      <w:r w:rsidR="002E611A">
        <w:t>combined</w:t>
      </w:r>
      <w:r w:rsidR="00B6219F">
        <w:t xml:space="preserve"> inundat</w:t>
      </w:r>
      <w:r w:rsidR="00F61CEF">
        <w:t>ion</w:t>
      </w:r>
      <w:r w:rsidR="00B6219F">
        <w:t xml:space="preserve"> and disturb</w:t>
      </w:r>
      <w:r w:rsidR="00F61CEF">
        <w:t>ance</w:t>
      </w:r>
      <w:r w:rsidR="00B6219F">
        <w:t>, for a given patch of vegetat</w:t>
      </w:r>
      <w:r w:rsidR="00F61CEF">
        <w:t>i</w:t>
      </w:r>
      <w:r w:rsidR="00B6219F">
        <w:t>on</w:t>
      </w:r>
      <w:r w:rsidR="00F61CEF">
        <w:t>.</w:t>
      </w:r>
      <w:r w:rsidR="00B6219F">
        <w:t xml:space="preserve"> </w:t>
      </w:r>
      <w:r w:rsidR="002E611A">
        <w:lastRenderedPageBreak/>
        <w:t xml:space="preserve">Since </w:t>
      </w:r>
      <w:r w:rsidR="00520159">
        <w:t>flood</w:t>
      </w:r>
      <w:r w:rsidR="002E611A">
        <w:t xml:space="preserve"> flows also function as an important dispersal pathway for propagules</w:t>
      </w:r>
      <w:r w:rsidR="00520159">
        <w:t xml:space="preserve"> </w:t>
      </w:r>
      <w:r w:rsidR="00520159">
        <w:fldChar w:fldCharType="begin" w:fldLock="1"/>
      </w:r>
      <w:r w:rsidR="00D071BB">
        <w:instrText>ADDIN CSL_CITATION { "citationItems" : [ { "id" : "ITEM-1", "itemData" : { "author" : [ { "dropping-particle" : "", "family" : "Merritt", "given" : "DM", "non-dropping-particle" : "", "parse-names" : false, "suffix" : "" }, { "dropping-particle" : "", "family" : "Nilsson", "given" : "C", "non-dropping-particle" : "", "parse-names" : false, "suffix" : "" }, { "dropping-particle" : "", "family" : "Jansson", "given" : "R", "non-dropping-particle" : "", "parse-names" : false, "suffix" : "" } ], "container-title" : "Ecological Monographs", "id" : "ITEM-1", "issue" : "4", "issued" : { "date-parts" : [ [ "2010" ] ] }, "page" : "609-626", "title" : "Consequences of propagule dispersal and river fragmentation for riparian plant community diversity and turnover", "type" : "article-journal", "volume" : "80" }, "uris" : [ "http://www.mendeley.com/documents/?uuid=fd7ad92e-8e56-4d13-978b-2b4b6716c38d" ] } ], "mendeley" : { "previouslyFormattedCitation" : "(Merritt, Nilsson &amp; Jansson 2010)" }, "properties" : { "noteIndex" : 0 }, "schema" : "https://github.com/citation-style-language/schema/raw/master/csl-citation.json" }</w:instrText>
      </w:r>
      <w:r w:rsidR="00520159">
        <w:fldChar w:fldCharType="separate"/>
      </w:r>
      <w:r w:rsidR="00520159" w:rsidRPr="00520159">
        <w:rPr>
          <w:noProof/>
        </w:rPr>
        <w:t>(Merritt, Nilsson &amp; Jansson 2010)</w:t>
      </w:r>
      <w:r w:rsidR="00520159">
        <w:fldChar w:fldCharType="end"/>
      </w:r>
      <w:r w:rsidR="002E611A">
        <w:t xml:space="preserve">, variability in high flow magnitude should influence recruitment processes in a similar manner.  </w:t>
      </w:r>
      <w:r w:rsidR="00BB3096">
        <w:t xml:space="preserve">Likewise, variability in the frequency of flood flows also results in variable time since last inundation or disturbance. </w:t>
      </w:r>
      <w:proofErr w:type="spellStart"/>
      <w:r w:rsidR="00BB3096">
        <w:t>Interannual</w:t>
      </w:r>
      <w:proofErr w:type="spellEnd"/>
      <w:r w:rsidR="00BB3096">
        <w:t xml:space="preserve"> variability in flood rise and fall rates was also positively </w:t>
      </w:r>
      <w:r w:rsidR="00F40F58">
        <w:t>associated with</w:t>
      </w:r>
      <w:r w:rsidR="00BB3096">
        <w:t xml:space="preserve"> functional diversity. </w:t>
      </w:r>
      <w:r w:rsidR="00F40F58">
        <w:t>Flood r</w:t>
      </w:r>
      <w:r w:rsidR="00BB3096">
        <w:t xml:space="preserve">ise and fall rates may determine entrainment of </w:t>
      </w:r>
      <w:r w:rsidR="00F40F58">
        <w:t xml:space="preserve">woody </w:t>
      </w:r>
      <w:r w:rsidR="00BB3096">
        <w:t xml:space="preserve">debris </w:t>
      </w:r>
      <w:r w:rsidR="00F40F58">
        <w:t xml:space="preserve">into the flood channel and subsequent bank deposition </w:t>
      </w:r>
      <w:r w:rsidR="00F40F58">
        <w:fldChar w:fldCharType="begin" w:fldLock="1"/>
      </w:r>
      <w:r w:rsidR="00D071BB">
        <w:instrText>ADDIN CSL_CITATION { "citationItems" : [ { "id" : "ITEM-1", "itemData" : { "DOI" : "10.1016/j.geomorph.2010.06.015", "ISSN" : "0169555X", "author" : [ { "dropping-particle" : "", "family" : "Cadol", "given" : "Daniel", "non-dropping-particle" : "", "parse-names" : false, "suffix" : "" }, { "dropping-particle" : "", "family" : "Wohl", "given" : "Ellen", "non-dropping-particle" : "", "parse-names" : false, "suffix" : "" } ], "container-title" : "Geomorphology", "id" : "ITEM-1", "issue" : "1-2", "issued" : { "date-parts" : [ [ "2010", "11" ] ] }, "page" : "61-73", "publisher" : "Elsevier B.V.", "title" : "Wood retention and transport in tropical, headwater streams, La Selva Biological Station, Costa Rica", "type" : "article-journal", "volume" : "123" }, "uris" : [ "http://www.mendeley.com/documents/?uuid=5fe91fa8-3571-488b-9c0a-2fa911b9424d" ] } ], "mendeley" : { "previouslyFormattedCitation" : "(Cadol &amp; Wohl 2010)" }, "properties" : { "noteIndex" : 0 }, "schema" : "https://github.com/citation-style-language/schema/raw/master/csl-citation.json" }</w:instrText>
      </w:r>
      <w:r w:rsidR="00F40F58">
        <w:fldChar w:fldCharType="separate"/>
      </w:r>
      <w:r w:rsidR="00F40F58" w:rsidRPr="00F40F58">
        <w:rPr>
          <w:noProof/>
        </w:rPr>
        <w:t>(Cadol &amp; Wohl 2010)</w:t>
      </w:r>
      <w:r w:rsidR="00F40F58">
        <w:fldChar w:fldCharType="end"/>
      </w:r>
      <w:r w:rsidR="00F40F58">
        <w:t>. Debris entrainment in turn increases the erosive potential of floods, but its deposition provides structural heterogeneity, and resources for fungal and animal communities</w:t>
      </w:r>
      <w:r w:rsidR="00EA05B7">
        <w:t xml:space="preserve"> </w:t>
      </w:r>
      <w:r w:rsidR="00EA05B7">
        <w:fldChar w:fldCharType="begin" w:fldLock="1"/>
      </w:r>
      <w:r w:rsidR="00D071BB">
        <w:instrText>ADDIN CSL_CITATION { "citationItems" : [ { "id" : "ITEM-1", "itemData" : { "author" : [ { "dropping-particle" : "", "family" : "Harmon", "given" : "Mark E", "non-dropping-particle" : "", "parse-names" : false, "suffix" : "" }, { "dropping-particle" : "", "family" : "Franklin", "given" : "Jerry F", "non-dropping-particle" : "", "parse-names" : false, "suffix" : "" }, { "dropping-particle" : "", "family" : "Swanson", "given" : "Fred J", "non-dropping-particle" : "", "parse-names" : false, "suffix" : "" }, { "dropping-particle" : "", "family" : "Sollins", "given" : "Phil", "non-dropping-particle" : "", "parse-names" : false, "suffix" : "" }, { "dropping-particle" : "", "family" : "Gregory", "given" : "SV", "non-dropping-particle" : "", "parse-names" : false, "suffix" : "" }, { "dropping-particle" : "", "family" : "Lattin", "given" : "JD", "non-dropping-particle" : "", "parse-names" : false, "suffix" : "" }, { "dropping-particle" : "", "family" : "Anderson", "given" : "NH", "non-dropping-particle" : "", "parse-names" : false, "suffix" : "" }, { "dropping-particle" : "", "family" : "Cline", "given" : "SP", "non-dropping-particle" : "", "parse-names" : false, "suffix" : "" }, { "dropping-particle" : "", "family" : "Aumen", "given" : "NG", "non-dropping-particle" : "", "parse-names" : false, "suffix" : "" }, { "dropping-particle" : "", "family" : "Sedell", "given" : "JR", "non-dropping-particle" : "", "parse-names" : false, "suffix" : "" } ], "container-title" : "Advances in Ecological Research", "id" : "ITEM-1", "issued" : { "date-parts" : [ [ "1986" ] ] }, "page" : "133-302", "title" : "Ecology of coarse woody debris in temperate ecosystems", "type" : "article-journal", "volume" : "15" }, "uris" : [ "http://www.mendeley.com/documents/?uuid=01b06333-9b24-42a0-b0a7-de090ab893f6" ] } ], "mendeley" : { "previouslyFormattedCitation" : "(Harmon &lt;i&gt;et al.&lt;/i&gt; 1986)" }, "properties" : { "noteIndex" : 0 }, "schema" : "https://github.com/citation-style-language/schema/raw/master/csl-citation.json" }</w:instrText>
      </w:r>
      <w:r w:rsidR="00EA05B7">
        <w:fldChar w:fldCharType="separate"/>
      </w:r>
      <w:r w:rsidR="00D071BB" w:rsidRPr="00D071BB">
        <w:rPr>
          <w:noProof/>
        </w:rPr>
        <w:t xml:space="preserve">(Harmon </w:t>
      </w:r>
      <w:r w:rsidR="00D071BB" w:rsidRPr="00D071BB">
        <w:rPr>
          <w:i/>
          <w:noProof/>
        </w:rPr>
        <w:t>et al.</w:t>
      </w:r>
      <w:r w:rsidR="00D071BB" w:rsidRPr="00D071BB">
        <w:rPr>
          <w:noProof/>
        </w:rPr>
        <w:t xml:space="preserve"> 1986)</w:t>
      </w:r>
      <w:r w:rsidR="00EA05B7">
        <w:fldChar w:fldCharType="end"/>
      </w:r>
      <w:r w:rsidR="00F40F58">
        <w:t>.</w:t>
      </w:r>
      <w:r w:rsidR="004940AA">
        <w:t xml:space="preserve"> </w:t>
      </w:r>
      <w:r w:rsidR="00EA05B7">
        <w:t>Overall, the combination of occasional high intensity flooding disturbance with year-to-year variability in patterning of high flow events results in a mosaic of bare, disturbed and colonised substrate</w:t>
      </w:r>
      <w:r w:rsidR="00867ADB">
        <w:t>. This environmental heterogeneity provides a broad range of niches,</w:t>
      </w:r>
      <w:r w:rsidR="00EA05B7">
        <w:t xml:space="preserve"> facilitating the success of a diversity of ecological strategies </w:t>
      </w:r>
      <w:r w:rsidR="00EA05B7">
        <w:fldChar w:fldCharType="begin" w:fldLock="1"/>
      </w:r>
      <w:r w:rsidR="00D071BB">
        <w:instrText>ADDIN CSL_CITATION { "citationItems" : [ { "id" : "ITEM-1", "itemData" : { "DOI" : "10.1111/j.1365-2427.2008.01994.x", "ISSN" : "00465070", "author" : [ { "dropping-particle" : "", "family" : "Bornette", "given" : "G.", "non-dropping-particle" : "", "parse-names" : false, "suffix" : "" }, { "dropping-particle" : "", "family" : "Tabacchi", "given" : "E.", "non-dropping-particle" : "", "parse-names" : false, "suffix" : "" }, { "dropping-particle" : "", "family" : "Hupp", "given" : "C.", "non-dropping-particle" : "", "parse-names" : false, "suffix" : "" }, { "dropping-particle" : "", "family" : "Puijalon", "given" : "S.", "non-dropping-particle" : "", "parse-names" : false, "suffix" : "" }, { "dropping-particle" : "", "family" : "Rostan", "given" : "J. C.", "non-dropping-particle" : "", "parse-names" : false, "suffix" : "" } ], "container-title" : "Freshwater Biology", "id" : "ITEM-1", "issue" : "8", "issued" : { "date-parts" : [ [ "2008", "8" ] ] }, "page" : "1692-1705", "title" : "A model of plant strategies in fluvial hydrosystems", "type" : "article-journal", "volume" : "53" }, "uris" : [ "http://www.mendeley.com/documents/?uuid=b90a9055-9c1c-4f30-8fb8-fde992749172" ] } ], "mendeley" : { "previouslyFormattedCitation" : "(Bornette &lt;i&gt;et al.&lt;/i&gt; 2008)" }, "properties" : { "noteIndex" : 0 }, "schema" : "https://github.com/citation-style-language/schema/raw/master/csl-citation.json" }</w:instrText>
      </w:r>
      <w:r w:rsidR="00EA05B7">
        <w:fldChar w:fldCharType="separate"/>
      </w:r>
      <w:r w:rsidR="00D071BB" w:rsidRPr="00D071BB">
        <w:rPr>
          <w:noProof/>
        </w:rPr>
        <w:t xml:space="preserve">(Bornette </w:t>
      </w:r>
      <w:r w:rsidR="00D071BB" w:rsidRPr="00D071BB">
        <w:rPr>
          <w:i/>
          <w:noProof/>
        </w:rPr>
        <w:t>et al.</w:t>
      </w:r>
      <w:r w:rsidR="00D071BB" w:rsidRPr="00D071BB">
        <w:rPr>
          <w:noProof/>
        </w:rPr>
        <w:t xml:space="preserve"> 2008)</w:t>
      </w:r>
      <w:r w:rsidR="00EA05B7">
        <w:fldChar w:fldCharType="end"/>
      </w:r>
      <w:r w:rsidR="00EA05B7">
        <w:t>.</w:t>
      </w:r>
      <w:r w:rsidR="00867ADB">
        <w:t xml:space="preserve"> </w:t>
      </w:r>
    </w:p>
    <w:p w14:paraId="3B835F69" w14:textId="52585285" w:rsidR="00674DF7" w:rsidRDefault="00C541FF" w:rsidP="00FD049B">
      <w:pPr>
        <w:spacing w:line="360" w:lineRule="auto"/>
      </w:pPr>
      <w:r>
        <w:t xml:space="preserve">We can extend this framework to account for the observed relationships between functional diversity and variability </w:t>
      </w:r>
      <w:r w:rsidR="008973AF">
        <w:t xml:space="preserve">in seasonal water availability.  Our sites were distributed across a gradient of flow seasonality: at one end, rivers exhibited weak but stable patterns of seasonality; at the other, rivers were characterised by high </w:t>
      </w:r>
      <w:proofErr w:type="spellStart"/>
      <w:r w:rsidR="008973AF">
        <w:t>interannual</w:t>
      </w:r>
      <w:proofErr w:type="spellEnd"/>
      <w:r w:rsidR="008973AF">
        <w:t xml:space="preserve"> variability and spiked, inconsistent temporal distributions of flow. </w:t>
      </w:r>
      <w:r w:rsidR="00351905">
        <w:t xml:space="preserve">Once again, communities with higher functional diversity tended to be located towards the ‘variable’ end of the spectrum. South eastern Australian plants do exhibit characteristic species-level responses to seasonality, although there is no mass coordination of growth and reproduction </w:t>
      </w:r>
      <w:proofErr w:type="spellStart"/>
      <w:r w:rsidR="00351905">
        <w:t>phenologies</w:t>
      </w:r>
      <w:proofErr w:type="spellEnd"/>
      <w:r w:rsidR="00351905">
        <w:t xml:space="preserve"> as in the northern hemisphere. </w:t>
      </w:r>
      <w:r w:rsidR="00751843">
        <w:t xml:space="preserve">Flowering times within the </w:t>
      </w:r>
      <w:proofErr w:type="spellStart"/>
      <w:r w:rsidR="00751843">
        <w:t>Myrtaceae</w:t>
      </w:r>
      <w:proofErr w:type="spellEnd"/>
      <w:r w:rsidR="00751843">
        <w:t xml:space="preserve"> (a dominant family in riparian plant communities of south-eastern Australia) are often staggered where species are sympatric </w:t>
      </w:r>
      <w:r w:rsidR="00751843">
        <w:fldChar w:fldCharType="begin" w:fldLock="1"/>
      </w:r>
      <w:r w:rsidR="00D071BB">
        <w:instrText>ADDIN CSL_CITATION { "citationItems" : [ { "id" : "ITEM-1", "itemData" : { "author" : [ { "dropping-particle" : "", "family" : "Beardsell", "given" : "DV", "non-dropping-particle" : "", "parse-names" : false, "suffix" : "" }, { "dropping-particle" : "", "family" : "Obrien", "given" : "SP", "non-dropping-particle" : "", "parse-names" : false, "suffix" : "" }, { "dropping-particle" : "", "family" : "Williams", "given" : "EG", "non-dropping-particle" : "", "parse-names" : false, "suffix" : "" } ], "container-title" : "Australian Journal of Botany", "id" : "ITEM-1", "issued" : { "date-parts" : [ [ "1993" ] ] }, "page" : "511-526", "title" : "Reproductive biology of australian Myrtaceae", "type" : "article-journal", "volume" : "41" }, "uris" : [ "http://www.mendeley.com/documents/?uuid=b86bdc28-fc4d-4215-9c73-5e013fadd5b0" ] } ], "mendeley" : { "previouslyFormattedCitation" : "(Beardsell, Obrien &amp; Williams 1993)" }, "properties" : { "noteIndex" : 0 }, "schema" : "https://github.com/citation-style-language/schema/raw/master/csl-citation.json" }</w:instrText>
      </w:r>
      <w:r w:rsidR="00751843">
        <w:fldChar w:fldCharType="separate"/>
      </w:r>
      <w:r w:rsidR="00751843" w:rsidRPr="00751843">
        <w:rPr>
          <w:noProof/>
        </w:rPr>
        <w:t>(Beardsell, Obrien &amp; Williams 1993)</w:t>
      </w:r>
      <w:r w:rsidR="00751843">
        <w:fldChar w:fldCharType="end"/>
      </w:r>
      <w:r w:rsidR="00751843">
        <w:t xml:space="preserve">.  </w:t>
      </w:r>
      <w:r w:rsidR="00351905">
        <w:t>Often, growth and reproduction</w:t>
      </w:r>
      <w:r w:rsidR="00F31629">
        <w:t xml:space="preserve"> of riparian plants</w:t>
      </w:r>
      <w:r w:rsidR="00351905">
        <w:t xml:space="preserve"> are associated with </w:t>
      </w:r>
      <w:r w:rsidR="004604F8">
        <w:t>the arrival of favourable conditions</w:t>
      </w:r>
      <w:r w:rsidR="002D5C51">
        <w:t xml:space="preserve"> </w:t>
      </w:r>
      <w:r w:rsidR="002D5C51">
        <w:fldChar w:fldCharType="begin" w:fldLock="1"/>
      </w:r>
      <w:r w:rsidR="00D071BB">
        <w:instrText>ADDIN CSL_CITATION { "citationItems" : [ { "id" : "ITEM-1", "itemData" : { "DOI" : "10.1002/rra.794", "ISSN" : "1535-1459", "author" : [ { "dropping-particle" : "", "family" : "Siebentritt", "given" : "Mark A.", "non-dropping-particle" : "", "parse-names" : false, "suffix" : "" }, { "dropping-particle" : "", "family" : "Ganf", "given" : "George G.", "non-dropping-particle" : "", "parse-names" : false, "suffix" : "" }, { "dropping-particle" : "", "family" : "Walker", "given" : "Keith F.", "non-dropping-particle" : "", "parse-names" : false, "suffix" : "" } ], "container-title" : "River Research and Applications", "id" : "ITEM-1", "issue" : "7", "issued" : { "date-parts" : [ [ "2004", "12" ] ] }, "page" : "765-774", "title" : "Effects of an enhanced flood on riparian plants of the River Murray, South Australia", "type" : "article-journal", "volume" : "20" }, "uris" : [ "http://www.mendeley.com/documents/?uuid=e8f0da56-74b2-4be7-aaea-ccccf4678150" ] }, { "id" : "ITEM-2", "itemData" : { "DOI" : "10.1046/j.1365-2664.2001.00568.x", "ISSN" : "0021-8901", "author" : [ { "dropping-particle" : "", "family" : "Robertson", "given" : "A.I.", "non-dropping-particle" : "", "parse-names" : false, "suffix" : "" } ], "container-title" : "Journal of Applied Ecology", "id" : "ITEM-2", "issue" : "1", "issued" : { "date-parts" : [ [ "2001", "2" ] ] }, "page" : "126-136", "title" : "The responses of floodplain primary production to flood frequency and timing", "type" : "article-journal", "volume" : "38" }, "uris" : [ "http://www.mendeley.com/documents/?uuid=46b82acb-38b4-41a0-a5f6-1fe7a2c77984" ] }, { "id" : "ITEM-3", "itemData" : { "author" : [ { "dropping-particle" : "", "family" : "Woolfrey", "given" : "A. R.", "non-dropping-particle" : "", "parse-names" : false, "suffix" : "" }, { "dropping-particle" : "", "family" : "Ladd", "given" : "P.G", "non-dropping-particle" : "", "parse-names" : false, "suffix" : "" } ], "container-title" : "Australian Journal of Botany", "id" : "ITEM-3", "issue" : "6", "issued" : { "date-parts" : [ [ "2001" ] ] }, "page" : "705-715", "title" : "Habitat preference and reproductive traits of a major Australian riparian tree species (Casuarina cunninghamiana)", "type" : "article-journal", "volume" : "49" }, "uris" : [ "http://www.mendeley.com/documents/?uuid=bfd953ea-fda8-4b75-8a8c-e52e3123f27b" ] } ], "mendeley" : { "previouslyFormattedCitation" : "(Woolfrey &amp; Ladd 2001; Robertson 2001; Siebentritt, Ganf &amp; Walker 2004)" }, "properties" : { "noteIndex" : 0 }, "schema" : "https://github.com/citation-style-language/schema/raw/master/csl-citation.json" }</w:instrText>
      </w:r>
      <w:r w:rsidR="002D5C51">
        <w:fldChar w:fldCharType="separate"/>
      </w:r>
      <w:r w:rsidR="00751EE1" w:rsidRPr="00751EE1">
        <w:rPr>
          <w:noProof/>
        </w:rPr>
        <w:t>(Woolfrey &amp; Ladd 2001; Robertson 2001; Siebentritt, Ganf &amp; Walker 2004)</w:t>
      </w:r>
      <w:r w:rsidR="002D5C51">
        <w:fldChar w:fldCharType="end"/>
      </w:r>
      <w:r w:rsidR="004604F8">
        <w:t xml:space="preserve">. </w:t>
      </w:r>
      <w:r w:rsidR="00351905">
        <w:t xml:space="preserve">High coefficients of variation in seasonal mean daily flows may act to </w:t>
      </w:r>
      <w:r w:rsidR="00951A27">
        <w:t xml:space="preserve">temporarily provide </w:t>
      </w:r>
      <w:r w:rsidR="00751EE1">
        <w:t>species with favourable conditions</w:t>
      </w:r>
      <w:r w:rsidR="00351905">
        <w:t xml:space="preserve"> according to their seasonal</w:t>
      </w:r>
      <w:r w:rsidR="005A0433">
        <w:t xml:space="preserve"> biology</w:t>
      </w:r>
      <w:r w:rsidR="00751EE1">
        <w:t>. Exceptions to these patterns included</w:t>
      </w:r>
      <w:r w:rsidR="006A60BE">
        <w:t xml:space="preserve"> the quadratic fit for variability in summer mean daily flows, with high values being</w:t>
      </w:r>
      <w:r w:rsidR="00751EE1">
        <w:t xml:space="preserve"> associated with a reduction in functional diversity, and </w:t>
      </w:r>
      <w:r w:rsidR="00700154">
        <w:t>mean daily flow for summer</w:t>
      </w:r>
      <w:r w:rsidR="00751EE1">
        <w:t xml:space="preserve">, which </w:t>
      </w:r>
      <w:r w:rsidR="002C1004">
        <w:t>was positively associated with</w:t>
      </w:r>
      <w:r w:rsidR="00700154">
        <w:t xml:space="preserve"> functional diversity, and </w:t>
      </w:r>
      <w:r w:rsidR="002C1004">
        <w:t>broke the trend of associations with seasonal means being either non-significant or negative</w:t>
      </w:r>
      <w:r w:rsidR="00751EE1">
        <w:t xml:space="preserve">. </w:t>
      </w:r>
      <w:r w:rsidR="00822B23">
        <w:t xml:space="preserve">A meta-analysis of the effect of drought on riparian vegetation showed reduced species richness and a shift towards drought tolerant species following climate-induced increases in the intensity and duration of drought, and that this effect was exacerbated by high temperatures </w:t>
      </w:r>
      <w:r w:rsidR="00822B23">
        <w:fldChar w:fldCharType="begin" w:fldLock="1"/>
      </w:r>
      <w:r w:rsidR="00D071BB">
        <w:instrText>ADDIN CSL_CITATION { "citationItems" : [ { "id" : "ITEM-1", "itemData" : { "DOI" : "10.1111/fwb.12328", "ISSN" : "00465070", "author" : [ { "dropping-particle" : "", "family" : "Garssen", "given" : "Annemarie G.", "non-dropping-particle" : "", "parse-names" : false, "suffix" : "" }, { "dropping-particle" : "", "family" : "Verhoeven", "given" : "Jos T. a.", "non-dropping-particle" : "", "parse-names" : false, "suffix" : "" }, { "dropping-particle" : "", "family" : "Soons", "given" : "Merel B.", "non-dropping-particle" : "", "parse-names" : false, "suffix" : "" } ], "container-title" : "Freshwater Biology", "id" : "ITEM-1", "issue" : "5", "issued" : { "date-parts" : [ [ "2014", "5", "16" ] ] }, "page" : "1052-1063", "title" : "Effects of climate-induced increases in summer drought on riparian plant species: a meta-analysis", "type" : "article-journal", "volume" : "59" }, "uris" : [ "http://www.mendeley.com/documents/?uuid=7a18aeef-bb4f-4275-a981-55241dce0240" ] } ], "mendeley" : { "previouslyFormattedCitation" : "(Garssen, Verhoeven &amp; Soons 2014)" }, "properties" : { "noteIndex" : 0 }, "schema" : "https://github.com/citation-style-language/schema/raw/master/csl-citation.json" }</w:instrText>
      </w:r>
      <w:r w:rsidR="00822B23">
        <w:fldChar w:fldCharType="separate"/>
      </w:r>
      <w:r w:rsidR="00822B23" w:rsidRPr="00822B23">
        <w:rPr>
          <w:noProof/>
        </w:rPr>
        <w:t>(Garssen, Verhoeven &amp; Soons 2014)</w:t>
      </w:r>
      <w:r w:rsidR="00822B23">
        <w:fldChar w:fldCharType="end"/>
      </w:r>
      <w:r w:rsidR="00822B23">
        <w:t>.</w:t>
      </w:r>
      <w:r w:rsidR="00CB262D">
        <w:t xml:space="preserve"> Higher temperatures in the absence of drought were associated with higher rates of primary production. </w:t>
      </w:r>
      <w:r w:rsidR="008B4022">
        <w:t xml:space="preserve">Higher </w:t>
      </w:r>
      <w:r w:rsidR="008B4022" w:rsidRPr="00D55345">
        <w:t>mean daily flows</w:t>
      </w:r>
      <w:r w:rsidR="00C54AE1">
        <w:t xml:space="preserve"> in summer</w:t>
      </w:r>
      <w:r w:rsidR="008B4022">
        <w:t xml:space="preserve">, then, potentially alleviate the water stressed </w:t>
      </w:r>
      <w:r w:rsidR="008B4022">
        <w:lastRenderedPageBreak/>
        <w:t xml:space="preserve">induced by hot </w:t>
      </w:r>
      <w:r w:rsidR="00C54AE1">
        <w:t>w</w:t>
      </w:r>
      <w:r w:rsidR="008B4022">
        <w:t>eather</w:t>
      </w:r>
      <w:r w:rsidR="00CB262D">
        <w:t xml:space="preserve"> </w:t>
      </w:r>
      <w:r w:rsidR="00C54AE1">
        <w:t>while stimulating</w:t>
      </w:r>
      <w:r w:rsidR="00CB262D">
        <w:t xml:space="preserve"> plant growth</w:t>
      </w:r>
      <w:r w:rsidR="008B4022">
        <w:t>.</w:t>
      </w:r>
      <w:r w:rsidR="00FC79DB">
        <w:t xml:space="preserve"> We did investigate </w:t>
      </w:r>
      <w:r w:rsidR="00370558">
        <w:t xml:space="preserve">whether sites at subtropical latitudes simply had higher functional diversity than temperate sites, </w:t>
      </w:r>
      <w:r w:rsidR="00FC79DB">
        <w:t>according to</w:t>
      </w:r>
      <w:r w:rsidR="00370558">
        <w:t xml:space="preserve"> </w:t>
      </w:r>
      <w:proofErr w:type="spellStart"/>
      <w:r w:rsidR="00370558">
        <w:t>well known</w:t>
      </w:r>
      <w:proofErr w:type="spellEnd"/>
      <w:r w:rsidR="00370558">
        <w:t xml:space="preserve"> latitudinal patterns of species richness </w:t>
      </w:r>
      <w:r w:rsidR="00FC79DB">
        <w:fldChar w:fldCharType="begin" w:fldLock="1"/>
      </w:r>
      <w:r w:rsidR="00D071BB">
        <w:instrText>ADDIN CSL_CITATION { "citationItems" : [ { "id" : "ITEM-1", "itemData" : { "DOI" : "10.1146/annurev.ecolsys.34.012103.144032", "ISSN" : "1543-592X", "author" : [ { "dropping-particle" : "", "family" : "Willig", "given" : "M.R.", "non-dropping-particle" : "", "parse-names" : false, "suffix" : "" }, { "dropping-particle" : "", "family" : "Kaufman", "given" : "D.M.", "non-dropping-particle" : "", "parse-names" : false, "suffix" : "" }, { "dropping-particle" : "", "family" : "Stevens", "given" : "R.D.", "non-dropping-particle" : "", "parse-names" : false, "suffix" : "" } ], "container-title" : "Annual Review of Ecology, Evolution, and Systematics", "id" : "ITEM-1", "issue" : "1", "issued" : { "date-parts" : [ [ "2003", "11" ] ] }, "page" : "273-309", "title" : "Latitudinal gradients of biodiversity : Pattern, Process, Scale, and Synthesis", "type" : "article-journal", "volume" : "34" }, "uris" : [ "http://www.mendeley.com/documents/?uuid=b4fad413-7297-4aac-89fe-eb73b909a05c" ] } ], "mendeley" : { "previouslyFormattedCitation" : "(Willig, Kaufman &amp; Stevens 2003)" }, "properties" : { "noteIndex" : 0 }, "schema" : "https://github.com/citation-style-language/schema/raw/master/csl-citation.json" }</w:instrText>
      </w:r>
      <w:r w:rsidR="00FC79DB">
        <w:fldChar w:fldCharType="separate"/>
      </w:r>
      <w:r w:rsidR="00FC79DB" w:rsidRPr="00FC79DB">
        <w:rPr>
          <w:noProof/>
        </w:rPr>
        <w:t>(Willig, Kaufman &amp; Stevens 2003)</w:t>
      </w:r>
      <w:r w:rsidR="00FC79DB">
        <w:fldChar w:fldCharType="end"/>
      </w:r>
      <w:r w:rsidR="00370558">
        <w:t xml:space="preserve">, and found no relationship between latitude and </w:t>
      </w:r>
      <w:proofErr w:type="spellStart"/>
      <w:r w:rsidR="00370558">
        <w:t>FDis</w:t>
      </w:r>
      <w:proofErr w:type="spellEnd"/>
      <w:r w:rsidR="00370558">
        <w:t xml:space="preserve">. </w:t>
      </w:r>
    </w:p>
    <w:p w14:paraId="73828D58" w14:textId="3B21712C" w:rsidR="00CB262D" w:rsidRDefault="00CB262D" w:rsidP="00FD049B">
      <w:pPr>
        <w:spacing w:line="360" w:lineRule="auto"/>
      </w:pPr>
      <w:r>
        <w:t xml:space="preserve">The multiple regression model </w:t>
      </w:r>
      <w:r w:rsidR="008A648E">
        <w:t xml:space="preserve">selected according to </w:t>
      </w:r>
      <w:proofErr w:type="spellStart"/>
      <w:r w:rsidR="008A648E">
        <w:t>AICc</w:t>
      </w:r>
      <w:proofErr w:type="spellEnd"/>
      <w:r w:rsidR="008A648E">
        <w:t xml:space="preserve"> </w:t>
      </w:r>
      <w:r w:rsidR="00D3767E">
        <w:t xml:space="preserve">explained a high proportion of variation in </w:t>
      </w:r>
      <w:proofErr w:type="spellStart"/>
      <w:r w:rsidR="00D3767E">
        <w:t>FDis</w:t>
      </w:r>
      <w:proofErr w:type="spellEnd"/>
      <w:r w:rsidR="00D3767E">
        <w:t xml:space="preserve">. This model </w:t>
      </w:r>
      <w:r w:rsidR="008A648E">
        <w:t>described</w:t>
      </w:r>
      <w:r>
        <w:t xml:space="preserve"> </w:t>
      </w:r>
      <w:r w:rsidR="00D3767E">
        <w:t>functional diversity as a function of</w:t>
      </w:r>
      <w:r>
        <w:t xml:space="preserve"> variability in flood frequency and magnitude, and summer mean daily flow. The combination of flow heterogeneity with extra watering during summer appears to provide optimal conditions for functionally diverse communities. </w:t>
      </w:r>
      <w:r w:rsidR="008A648E">
        <w:t xml:space="preserve">The coefficient of the interaction term between variability in flood magnitude and summer mean daily flow was significant but negative, indicating that the additive effect is subject to diminishing returns at high values of both terms. </w:t>
      </w:r>
      <w:r w:rsidR="004A4AFC">
        <w:t xml:space="preserve">The key finding here is that these three metrics of hydrological conditions are able to account for almost all of the variation in </w:t>
      </w:r>
      <w:proofErr w:type="spellStart"/>
      <w:r w:rsidR="004A4AFC">
        <w:t>FDis</w:t>
      </w:r>
      <w:proofErr w:type="spellEnd"/>
      <w:r w:rsidR="004A4AFC">
        <w:t>.</w:t>
      </w:r>
      <w:r w:rsidR="004A4AFC" w:rsidRPr="004A4AFC">
        <w:t xml:space="preserve"> </w:t>
      </w:r>
      <w:r w:rsidR="004A4AFC">
        <w:t xml:space="preserve">We used traits in our analysis which capture </w:t>
      </w:r>
      <w:r w:rsidR="005E7704">
        <w:t>a</w:t>
      </w:r>
      <w:r w:rsidR="004A4AFC">
        <w:t xml:space="preserve"> </w:t>
      </w:r>
      <w:r w:rsidR="005E7704">
        <w:t>broad</w:t>
      </w:r>
      <w:r w:rsidR="004A4AFC">
        <w:t xml:space="preserve"> spectrum of ecological strategies, rather than solely traits associated with riparian specialist strategies</w:t>
      </w:r>
      <w:r w:rsidR="005E7704">
        <w:t>, which might be expected to results biased towards flow response</w:t>
      </w:r>
      <w:r w:rsidR="004A4AFC">
        <w:t xml:space="preserve">. No contribution from other environmental variables such as latitude, altitude, catchment area etc. </w:t>
      </w:r>
      <w:r w:rsidR="005E7704">
        <w:t>was</w:t>
      </w:r>
      <w:r w:rsidR="004A4AFC">
        <w:t xml:space="preserve"> necessary, and in any case, such contributions would likely reduce the parsimoniousness of the model. </w:t>
      </w:r>
      <w:r w:rsidR="007C6152">
        <w:t xml:space="preserve">We caveat, however, that this model does not account for the effect of plot-scale geomorphic variability on diversity, as this was controlled for in the site selection process. </w:t>
      </w:r>
    </w:p>
    <w:p w14:paraId="179CC90D" w14:textId="565C2A91" w:rsidR="003924E2" w:rsidRDefault="00875DAB" w:rsidP="00FD049B">
      <w:pPr>
        <w:spacing w:line="360" w:lineRule="auto"/>
      </w:pPr>
      <w:r>
        <w:t xml:space="preserve">Two sites had anomalous values for </w:t>
      </w:r>
      <w:proofErr w:type="spellStart"/>
      <w:r>
        <w:t>FDis</w:t>
      </w:r>
      <w:proofErr w:type="spellEnd"/>
      <w:r>
        <w:t xml:space="preserve"> which do not fit within this conceptual model of disturbance and flow variability providing high niche heterogeneity and therefore functional diversity. These sites experience highly variable flows but had low functional diversity. We experimentally adjusted the abundances of dominant species at these sites, and the low values for </w:t>
      </w:r>
      <w:proofErr w:type="spellStart"/>
      <w:r>
        <w:t>FDis</w:t>
      </w:r>
      <w:proofErr w:type="spellEnd"/>
      <w:r>
        <w:t xml:space="preserve"> appear to result from dominance of a single species at each site (</w:t>
      </w:r>
      <w:r w:rsidR="007C6152">
        <w:t xml:space="preserve">the medium sized tree </w:t>
      </w:r>
      <w:proofErr w:type="spellStart"/>
      <w:r w:rsidRPr="00013368">
        <w:rPr>
          <w:i/>
        </w:rPr>
        <w:t>Acmena</w:t>
      </w:r>
      <w:proofErr w:type="spellEnd"/>
      <w:r w:rsidRPr="00013368">
        <w:rPr>
          <w:i/>
        </w:rPr>
        <w:t xml:space="preserve"> </w:t>
      </w:r>
      <w:proofErr w:type="spellStart"/>
      <w:r w:rsidRPr="00013368">
        <w:rPr>
          <w:i/>
        </w:rPr>
        <w:t>smithii</w:t>
      </w:r>
      <w:proofErr w:type="spellEnd"/>
      <w:r w:rsidRPr="00013368">
        <w:rPr>
          <w:i/>
        </w:rPr>
        <w:t xml:space="preserve"> </w:t>
      </w:r>
      <w:r>
        <w:t xml:space="preserve">at Mammy Johnson’s Creek, and </w:t>
      </w:r>
      <w:r w:rsidR="007C6152">
        <w:t xml:space="preserve">the liana </w:t>
      </w:r>
      <w:proofErr w:type="spellStart"/>
      <w:r w:rsidRPr="00013368">
        <w:rPr>
          <w:i/>
        </w:rPr>
        <w:t>Ripogonum</w:t>
      </w:r>
      <w:proofErr w:type="spellEnd"/>
      <w:r w:rsidRPr="00013368">
        <w:rPr>
          <w:i/>
        </w:rPr>
        <w:t xml:space="preserve"> album</w:t>
      </w:r>
      <w:r>
        <w:t xml:space="preserve"> at Jilliby Creek). </w:t>
      </w:r>
      <w:r w:rsidR="00013368">
        <w:t xml:space="preserve">These sites may represent cases in which species with ‘variability’ specialist strategies have become dominant. </w:t>
      </w:r>
      <w:proofErr w:type="spellStart"/>
      <w:r w:rsidR="00013368" w:rsidRPr="00B07DAF">
        <w:rPr>
          <w:i/>
        </w:rPr>
        <w:t>Acmena</w:t>
      </w:r>
      <w:proofErr w:type="spellEnd"/>
      <w:r w:rsidR="00013368" w:rsidRPr="00B07DAF">
        <w:rPr>
          <w:i/>
        </w:rPr>
        <w:t xml:space="preserve"> </w:t>
      </w:r>
      <w:proofErr w:type="spellStart"/>
      <w:r w:rsidR="00013368" w:rsidRPr="00B07DAF">
        <w:rPr>
          <w:i/>
        </w:rPr>
        <w:t>smithii</w:t>
      </w:r>
      <w:proofErr w:type="spellEnd"/>
      <w:r w:rsidR="00013368" w:rsidRPr="00B07DAF">
        <w:rPr>
          <w:i/>
        </w:rPr>
        <w:t xml:space="preserve"> </w:t>
      </w:r>
      <w:r w:rsidR="00013368">
        <w:t xml:space="preserve">has a </w:t>
      </w:r>
      <w:r w:rsidR="00B07DAF">
        <w:t xml:space="preserve">relatively </w:t>
      </w:r>
      <w:r w:rsidR="00013368">
        <w:t xml:space="preserve">large seed and is shade tolerant </w:t>
      </w:r>
      <w:r w:rsidR="00013368">
        <w:fldChar w:fldCharType="begin" w:fldLock="1"/>
      </w:r>
      <w:r w:rsidR="00D071BB">
        <w:instrText>ADDIN CSL_CITATION { "citationItems" : [ { "id" : "ITEM-1", "itemData" : { "author" : [ { "dropping-particle" : "", "family" : "Melick", "given" : "DR", "non-dropping-particle" : "", "parse-names" : false, "suffix" : "" } ], "container-title" : "Australian Journal of Botany", "id" : "ITEM-1", "issued" : { "date-parts" : [ [ "1990" ] ] }, "page" : "111-120", "title" : "Regenerative succession of Tristaniopsis laurina and Acmena smithii in riparian warm temperate rain-forest in Victoria, in relation to light and nutrient regimes", "type" : "article-journal", "volume" : "38" }, "uris" : [ "http://www.mendeley.com/documents/?uuid=5741de4e-b979-4e1f-8eb6-93567d2841d3" ] } ], "mendeley" : { "previouslyFormattedCitation" : "(Melick 1990)" }, "properties" : { "noteIndex" : 0 }, "schema" : "https://github.com/citation-style-language/schema/raw/master/csl-citation.json" }</w:instrText>
      </w:r>
      <w:r w:rsidR="00013368">
        <w:fldChar w:fldCharType="separate"/>
      </w:r>
      <w:r w:rsidR="00013368" w:rsidRPr="00013368">
        <w:rPr>
          <w:noProof/>
        </w:rPr>
        <w:t>(Melick 1990)</w:t>
      </w:r>
      <w:r w:rsidR="00013368">
        <w:fldChar w:fldCharType="end"/>
      </w:r>
      <w:r w:rsidR="00013368">
        <w:t xml:space="preserve">, but once established, develops a lignotuber and is highly resistant to drought and disturbance </w:t>
      </w:r>
      <w:r w:rsidR="00013368">
        <w:fldChar w:fldCharType="begin" w:fldLock="1"/>
      </w:r>
      <w:r w:rsidR="00D071BB">
        <w:instrText>ADDIN CSL_CITATION { "citationItems" : [ { "id" : "ITEM-1", "itemData" : { "author" : [ { "dropping-particle" : "", "family" : "Ashton", "given" : "DH", "non-dropping-particle" : "", "parse-names" : false, "suffix" : "" }, { "dropping-particle" : "", "family" : "Frankenberg", "given" : "J", "non-dropping-particle" : "", "parse-names" : false, "suffix" : "" } ], "container-title" : "Australian J", "id" : "ITEM-1", "issue" : "4", "issued" : { "date-parts" : [ [ "1976" ] ] }, "page" : "453-487", "title" : "Ecological Studies of Acmena smithi with special reference to Wilson's Promontory", "type" : "article-journal", "volume" : "24" }, "uris" : [ "http://www.mendeley.com/documents/?uuid=11dc54d3-57be-4f46-b0f5-8a10f5cfe7f5" ] } ], "mendeley" : { "previouslyFormattedCitation" : "(Ashton &amp; Frankenberg 1976)" }, "properties" : { "noteIndex" : 0 }, "schema" : "https://github.com/citation-style-language/schema/raw/master/csl-citation.json" }</w:instrText>
      </w:r>
      <w:r w:rsidR="00013368">
        <w:fldChar w:fldCharType="separate"/>
      </w:r>
      <w:r w:rsidR="00013368" w:rsidRPr="00013368">
        <w:rPr>
          <w:noProof/>
        </w:rPr>
        <w:t>(Ashton &amp; Frankenberg 1976)</w:t>
      </w:r>
      <w:r w:rsidR="00013368">
        <w:fldChar w:fldCharType="end"/>
      </w:r>
      <w:r w:rsidR="00013368">
        <w:t>.</w:t>
      </w:r>
      <w:r w:rsidR="00B07DAF">
        <w:t xml:space="preserve"> </w:t>
      </w:r>
      <w:r w:rsidR="007C6152">
        <w:t xml:space="preserve">With respect to </w:t>
      </w:r>
      <w:proofErr w:type="spellStart"/>
      <w:r w:rsidR="007C6152" w:rsidRPr="007C6152">
        <w:rPr>
          <w:i/>
        </w:rPr>
        <w:t>Ripogonum</w:t>
      </w:r>
      <w:proofErr w:type="spellEnd"/>
      <w:r w:rsidR="007C6152" w:rsidRPr="007C6152">
        <w:rPr>
          <w:i/>
        </w:rPr>
        <w:t xml:space="preserve"> album</w:t>
      </w:r>
      <w:r w:rsidR="007C6152">
        <w:t>, t</w:t>
      </w:r>
      <w:r w:rsidR="00B07DAF">
        <w:t xml:space="preserve">here is evidence to suggest that abundance lianas may be associated with disturbance </w:t>
      </w:r>
      <w:r w:rsidR="005D614C">
        <w:fldChar w:fldCharType="begin" w:fldLock="1"/>
      </w:r>
      <w:r w:rsidR="00D071BB">
        <w:instrText>ADDIN CSL_CITATION { "citationItems" : [ { "id" : "ITEM-1", "itemData" : { "DOI" : "10.1890/0012-9658(2001)082[0105:RFFATS]2.0.CO;2", "ISSN" : "0012-9658", "author" : [ { "dropping-particle" : "", "family" : "Laurance", "given" : "WF", "non-dropping-particle" : "", "parse-names" : false, "suffix" : "" }, { "dropping-particle" : "", "family" : "P\u00e9rez-Salicrup", "given" : "Diego", "non-dropping-particle" : "", "parse-names" : false, "suffix" : "" } ], "container-title" : "Ecology", "id" : "ITEM-1", "issue" : "1", "issued" : { "date-parts" : [ [ "2001", "1" ] ] }, "page" : "105-116", "title" : "Rain forest fragmentation and the structure of Amazonian liana communities", "type" : "article-journal", "volume" : "82" }, "uris" : [ "http://www.mendeley.com/documents/?uuid=f7769a15-a3cf-48b8-a7d5-1bc3ecddcf14" ] } ], "mendeley" : { "previouslyFormattedCitation" : "(Laurance &amp; P\u00e9rez-Salicrup 2001)" }, "properties" : { "noteIndex" : 0 }, "schema" : "https://github.com/citation-style-language/schema/raw/master/csl-citation.json" }</w:instrText>
      </w:r>
      <w:r w:rsidR="005D614C">
        <w:fldChar w:fldCharType="separate"/>
      </w:r>
      <w:r w:rsidR="005D614C" w:rsidRPr="005D614C">
        <w:rPr>
          <w:noProof/>
        </w:rPr>
        <w:t>(Laurance &amp; Pérez-Salicrup 2001)</w:t>
      </w:r>
      <w:r w:rsidR="005D614C">
        <w:fldChar w:fldCharType="end"/>
      </w:r>
      <w:r w:rsidR="005D614C">
        <w:t xml:space="preserve"> and have a competitive advantage over trees in dry conditions </w:t>
      </w:r>
      <w:r w:rsidR="005D614C">
        <w:fldChar w:fldCharType="begin" w:fldLock="1"/>
      </w:r>
      <w:r w:rsidR="00D071BB">
        <w:instrText>ADDIN CSL_CITATION { "citationItems" : [ { "id" : "ITEM-1", "itemData" : { "DOI" : "10.1007/s11258-007-9319-4", "ISBN" : "1125800793194", "ISSN" : "1385-0237", "author" : [ { "dropping-particle" : "", "family" : "Swaine", "given" : "Michael D.", "non-dropping-particle" : "", "parse-names" : false, "suffix" : "" }, { "dropping-particle" : "", "family" : "Grace", "given" : "John", "non-dropping-particle" : "", "parse-names" : false, "suffix" : "" } ], "container-title" : "Plant Ecology", "id" : "ITEM-1", "issue" : "2", "issued" : { "date-parts" : [ [ "2007", "6", "14" ] ] }, "page" : "271-276", "title" : "Lianas may be favoured by low rainfall: evidence from Ghana", "type" : "article-journal", "volume" : "192" }, "uris" : [ "http://www.mendeley.com/documents/?uuid=db869e9d-96d0-418d-8ffb-9e3e9d3843f9" ] }, { "id" : "ITEM-2", "itemData" : { "DOI" : "10.1007/s00442-009-1355-4", "ISSN" : "1432-1939", "PMID" : "19418072", "abstract" : "Lianas are an important component of most tropical forests, where they vary in abundance from high in seasonal forests to low in seasonal forests. We tested the hypothesis that the physiological ability of lianas to fix carbon (and thus grow) during seasonal drought may confer a distinct advantage in seasonal tropical forests, which may explain pan-tropical liana distributions. We compared a range of leaf-level physiological attributes of 18 co-occurring liana and 16 tree species during the wet and dry seasons in a tropical seasonal forest in Xishuangbanna, China. We found that, during the wet season, lianas had significantly higher CO(2) assimilation per unit mass (A(mass)), nitrogen concentration (N(mass)), and delta(13)C values, and lower leaf mass per unit area (LMA) than trees, indicating that lianas have higher assimilation rates per unit leaf mass and higher integrated water-use efficiency (WUE), but lower leaf structural investments. Seasonal variation in CO(2) assimilation per unit area (A(area)), phosphorus concentration per unit mass (P(mass)), and photosynthetic N-use efficiency (PNUE), however, was significantly lower in lianas than in trees. For instance, mean tree A(area) decreased by 30.1% from wet to dry season, compared with only 12.8% for lianas. In contrast, from the wet to dry season mean liana delta(13)C increased four times more than tree delta(13)C, with no reduction in PNUE, whereas trees had a significant reduction in PNUE. Lianas had higher A(mass) than trees throughout the year, regardless of season. Collectively, our findings indicate that lianas fix more carbon and use water and nitrogen more efficiently than trees, particularly during seasonal drought, which may confer a competitive advantage to lianas during the dry season, and thus may explain their high relative abundance in seasonal tropical forests.", "author" : [ { "dropping-particle" : "", "family" : "Cai", "given" : "Zhi-Quan", "non-dropping-particle" : "", "parse-names" : false, "suffix" : "" }, { "dropping-particle" : "", "family" : "Schnitzer", "given" : "Stefan a", "non-dropping-particle" : "", "parse-names" : false, "suffix" : "" }, { "dropping-particle" : "", "family" : "Bongers", "given" : "Frans", "non-dropping-particle" : "", "parse-names" : false, "suffix" : "" } ], "container-title" : "Oecologia", "id" : "ITEM-2", "issue" : "1", "issued" : { "date-parts" : [ [ "2009", "8" ] ] }, "page" : "25-33", "title" : "Seasonal differences in leaf-level physiology give lianas a competitive advantage over trees in a tropical seasonal forest.", "type" : "article-journal", "volume" : "161" }, "uris" : [ "http://www.mendeley.com/documents/?uuid=51c6786e-a9a2-4d18-a76b-3a10c75383a3" ] } ], "mendeley" : { "previouslyFormattedCitation" : "(Swaine &amp; Grace 2007; Cai, Schnitzer &amp; Bongers 2009)" }, "properties" : { "noteIndex" : 0 }, "schema" : "https://github.com/citation-style-language/schema/raw/master/csl-citation.json" }</w:instrText>
      </w:r>
      <w:r w:rsidR="005D614C">
        <w:fldChar w:fldCharType="separate"/>
      </w:r>
      <w:r w:rsidR="005D614C" w:rsidRPr="005D614C">
        <w:rPr>
          <w:noProof/>
        </w:rPr>
        <w:t>(Swaine &amp; Grace 2007; Cai, Schnitzer &amp; Bongers 2009)</w:t>
      </w:r>
      <w:r w:rsidR="005D614C">
        <w:fldChar w:fldCharType="end"/>
      </w:r>
      <w:r w:rsidR="005D614C">
        <w:t xml:space="preserve">, although see </w:t>
      </w:r>
      <w:r w:rsidR="005D614C">
        <w:fldChar w:fldCharType="begin" w:fldLock="1"/>
      </w:r>
      <w:r w:rsidR="00D071BB">
        <w:instrText>ADDIN CSL_CITATION { "citationItems" : [ { "id" : "ITEM-1", "itemData" : { "author" : [ { "dropping-particle" : "", "family" : "Nepstad", "given" : "DC", "non-dropping-particle" : "", "parse-names" : false, "suffix" : "" }, { "dropping-particle" : "", "family" : "Tohver", "given" : "IM", "non-dropping-particle" : "", "parse-names" : false, "suffix" : "" }, { "dropping-particle" : "", "family" : "Ray", "given" : "D", "non-dropping-particle" : "", "parse-names" : false, "suffix" : "" }, { "dropping-particle" : "", "family" : "Moutinho", "given" : "P", "non-dropping-particle" : "", "parse-names" : false, "suffix" : "" }, { "dropping-particle" : "", "family" : "Cardinot", "given" : "G", "non-dropping-particle" : "", "parse-names" : false, "suffix" : "" } ], "container-title" : "Ecology", "id" : "ITEM-1", "issue" : "9", "issued" : { "date-parts" : [ [ "2007" ] ] }, "page" : "2259-2269", "title" : "Mortality of large trees and lianas following experimental drought in an Amazon forest", "type" : "article-journal", "volume" : "88" }, "uris" : [ "http://www.mendeley.com/documents/?uuid=42bf8556-955a-43fc-b1e1-89b383b6cbf4" ] } ], "mendeley" : { "manualFormatting" : "Nepstad et al. 2007", "previouslyFormattedCitation" : "(Nepstad &lt;i&gt;et al.&lt;/i&gt; 2007)" }, "properties" : { "noteIndex" : 0 }, "schema" : "https://github.com/citation-style-language/schema/raw/master/csl-citation.json" }</w:instrText>
      </w:r>
      <w:r w:rsidR="005D614C">
        <w:fldChar w:fldCharType="separate"/>
      </w:r>
      <w:r w:rsidR="005D614C" w:rsidRPr="005D614C">
        <w:rPr>
          <w:noProof/>
        </w:rPr>
        <w:t xml:space="preserve">Nepstad </w:t>
      </w:r>
      <w:r w:rsidR="005D614C" w:rsidRPr="005D614C">
        <w:rPr>
          <w:i/>
          <w:noProof/>
        </w:rPr>
        <w:t>et al.</w:t>
      </w:r>
      <w:r w:rsidR="005D614C" w:rsidRPr="005D614C">
        <w:rPr>
          <w:noProof/>
        </w:rPr>
        <w:t xml:space="preserve"> 2007</w:t>
      </w:r>
      <w:r w:rsidR="005D614C">
        <w:fldChar w:fldCharType="end"/>
      </w:r>
      <w:r w:rsidR="005D614C">
        <w:t>.</w:t>
      </w:r>
      <w:r w:rsidR="003924E2">
        <w:t xml:space="preserve"> These sites notwithstanding, we believe the relationships we have described form a strong case for our argument. </w:t>
      </w:r>
    </w:p>
    <w:p w14:paraId="7EF6F873" w14:textId="493378CD" w:rsidR="00B73DEF" w:rsidRDefault="003924E2" w:rsidP="00FD049B">
      <w:pPr>
        <w:spacing w:line="360" w:lineRule="auto"/>
      </w:pPr>
      <w:r>
        <w:lastRenderedPageBreak/>
        <w:t>It was not possible</w:t>
      </w:r>
      <w:r w:rsidR="00DB681D">
        <w:t xml:space="preserve"> with our dataset</w:t>
      </w:r>
      <w:r>
        <w:t xml:space="preserve"> to dissect out which specific aspect of hydrology </w:t>
      </w:r>
      <w:r w:rsidR="00DA32A0">
        <w:t>drove variation in functional diversity. Rather, it makes more sense to think about functional diversity as it relates to the correlated spectra of hydrological variability and disturbance intensity.</w:t>
      </w:r>
      <w:r w:rsidR="00DB681D">
        <w:t xml:space="preserve"> The identification of such </w:t>
      </w:r>
      <w:r w:rsidR="001D05F2">
        <w:t>a strong relationship between</w:t>
      </w:r>
      <w:r w:rsidR="00DB681D">
        <w:t xml:space="preserve"> environmental variability </w:t>
      </w:r>
      <w:r w:rsidR="001D05F2">
        <w:t>and</w:t>
      </w:r>
      <w:r w:rsidR="00DB681D">
        <w:t xml:space="preserve"> functional diversity has significance for lotic ecology </w:t>
      </w:r>
      <w:r w:rsidR="00DB681D">
        <w:fldChar w:fldCharType="begin" w:fldLock="1"/>
      </w:r>
      <w:r w:rsidR="00D071BB">
        <w:instrText>ADDIN CSL_CITATION { "citationItems" : [ { "id" : "ITEM-1", "itemData" : { "author" : [ { "dropping-particle" : "", "family" : "Palmer", "given" : "MA", "non-dropping-particle" : "", "parse-names" : false, "suffix" : "" }, { "dropping-particle" : "", "family" : "Poff", "given" : "NLR", "non-dropping-particle" : "", "parse-names" : false, "suffix" : "" } ], "container-title" : "Journal of the North American Benthological Society", "id" : "ITEM-1", "issue" : "1", "issued" : { "date-parts" : [ [ "1997" ] ] }, "page" : "169-173", "title" : "The influence of environmental heterogeneity on patterns and processes in streams", "type" : "article-journal", "volume" : "16" }, "uris" : [ "http://www.mendeley.com/documents/?uuid=21585d54-1dbc-4924-ab58-75466279ae66" ] } ], "mendeley" : { "previouslyFormattedCitation" : "(Palmer &amp; Poff 1997)" }, "properties" : { "noteIndex" : 0 }, "schema" : "https://github.com/citation-style-language/schema/raw/master/csl-citation.json" }</w:instrText>
      </w:r>
      <w:r w:rsidR="00DB681D">
        <w:fldChar w:fldCharType="separate"/>
      </w:r>
      <w:r w:rsidR="00DB681D" w:rsidRPr="00DB681D">
        <w:rPr>
          <w:noProof/>
        </w:rPr>
        <w:t>(Palmer &amp; Poff 1997)</w:t>
      </w:r>
      <w:r w:rsidR="00DB681D">
        <w:fldChar w:fldCharType="end"/>
      </w:r>
      <w:r w:rsidR="00DB681D">
        <w:t>, as well as</w:t>
      </w:r>
      <w:r w:rsidR="001D05F2">
        <w:t xml:space="preserve"> ecology in general, as it provides quantitative, real-world support for findings based on theoretical simulations </w:t>
      </w:r>
      <w:r w:rsidR="001D05F2">
        <w:fldChar w:fldCharType="begin" w:fldLock="1"/>
      </w:r>
      <w:r w:rsidR="00D071BB">
        <w:instrText>ADDIN CSL_CITATION { "citationItems" : [ { "id" : "ITEM-1", "itemData" : { "DOI" : "10.1111/j.1461-0248.2004.00720.x", "ISSN" : "1461023X", "author" : [ { "dropping-particle" : "", "family" : "Schwilk", "given" : "Dylan W.", "non-dropping-particle" : "", "parse-names" : false, "suffix" : "" }, { "dropping-particle" : "", "family" : "Ackerly", "given" : "David D.", "non-dropping-particle" : "", "parse-names" : false, "suffix" : "" } ], "container-title" : "Ecology Letters", "id" : "ITEM-1", "issue" : "3", "issued" : { "date-parts" : [ [ "2005", "1", "20" ] ] }, "page" : "272-281", "title" : "Limiting similarity and functional diversity along environmental gradients", "type" : "article-journal", "volume" : "8" }, "uris" : [ "http://www.mendeley.com/documents/?uuid=fd22c47c-ac05-4171-8132-8931634d5ffe" ] } ], "mendeley" : { "previouslyFormattedCitation" : "(Schwilk &amp; Ackerly 2005)" }, "properties" : { "noteIndex" : 0 }, "schema" : "https://github.com/citation-style-language/schema/raw/master/csl-citation.json" }</w:instrText>
      </w:r>
      <w:r w:rsidR="001D05F2">
        <w:fldChar w:fldCharType="separate"/>
      </w:r>
      <w:r w:rsidR="001D05F2" w:rsidRPr="001D05F2">
        <w:rPr>
          <w:noProof/>
        </w:rPr>
        <w:t>(Schwilk &amp; Ackerly 2005)</w:t>
      </w:r>
      <w:r w:rsidR="001D05F2">
        <w:fldChar w:fldCharType="end"/>
      </w:r>
      <w:r w:rsidR="001D05F2">
        <w:t xml:space="preserve">. </w:t>
      </w:r>
    </w:p>
    <w:p w14:paraId="6B6E23DD" w14:textId="2B0CAB7B" w:rsidR="002A3477" w:rsidRDefault="00B73DEF" w:rsidP="00FD049B">
      <w:pPr>
        <w:spacing w:line="360" w:lineRule="auto"/>
      </w:pPr>
      <w:r>
        <w:t xml:space="preserve">Our findings are also important from an applied river management and conservation perspective. </w:t>
      </w:r>
      <w:r w:rsidR="00B66F65">
        <w:t xml:space="preserve">Widespread anthropogenic river modification has altered </w:t>
      </w:r>
      <w:proofErr w:type="spellStart"/>
      <w:r w:rsidR="00B66F65">
        <w:t>hydrologies</w:t>
      </w:r>
      <w:proofErr w:type="spellEnd"/>
      <w:r w:rsidR="00B66F65">
        <w:t xml:space="preserve"> throughout the world, and the changing climate has the potential to exacerbate the impacts of flow modification as well as affecting unaltered river systems. The key issue with river modification is that it reduces flow heterogeneity. Dams </w:t>
      </w:r>
      <w:r w:rsidR="00751AC3">
        <w:t>flatten flood peaks, alter</w:t>
      </w:r>
      <w:r w:rsidR="00B66F65">
        <w:t xml:space="preserve"> seasonal</w:t>
      </w:r>
      <w:r w:rsidR="00751AC3">
        <w:t>ity and</w:t>
      </w:r>
      <w:r w:rsidR="00B66F65">
        <w:t xml:space="preserve"> </w:t>
      </w:r>
      <w:r w:rsidR="00751AC3">
        <w:t xml:space="preserve">increase </w:t>
      </w:r>
      <w:r w:rsidR="00B66F65">
        <w:t>predictability of flows</w:t>
      </w:r>
      <w:r w:rsidR="00751AC3">
        <w:t xml:space="preserve"> </w:t>
      </w:r>
      <w:r w:rsidR="00751AC3">
        <w:fldChar w:fldCharType="begin" w:fldLock="1"/>
      </w:r>
      <w:r w:rsidR="00D071BB">
        <w:instrText>ADDIN CSL_CITATION { "citationItems" : [ { "id" : "ITEM-1", "itemData" : { "DOI" : "10.1016/j.geomorph.2006.06.022", "ISSN" : "0169555X", "author" : [ { "dropping-particle" : "", "family" : "Graf", "given" : "WL", "non-dropping-particle" : "", "parse-names" : false, "suffix" : "" } ], "container-title" : "Geomorphology", "id" : "ITEM-1", "issue" : "3-4", "issued" : { "date-parts" : [ [ "2006", "9" ] ] }, "page" : "336-360", "title" : "Downstream hydrologic and geomorphic effects of large dams on American rivers", "type" : "article-journal", "volume" : "79" }, "uris" : [ "http://www.mendeley.com/documents/?uuid=3141c85a-83e3-45a3-aa81-5277e69505eb" ] } ], "mendeley" : { "previouslyFormattedCitation" : "(Graf 2006)" }, "properties" : { "noteIndex" : 0 }, "schema" : "https://github.com/citation-style-language/schema/raw/master/csl-citation.json" }</w:instrText>
      </w:r>
      <w:r w:rsidR="00751AC3">
        <w:fldChar w:fldCharType="separate"/>
      </w:r>
      <w:r w:rsidR="00751AC3" w:rsidRPr="00751AC3">
        <w:rPr>
          <w:noProof/>
        </w:rPr>
        <w:t>(Graf 2006)</w:t>
      </w:r>
      <w:r w:rsidR="00751AC3">
        <w:fldChar w:fldCharType="end"/>
      </w:r>
      <w:r w:rsidR="00B66F65">
        <w:t xml:space="preserve">. </w:t>
      </w:r>
      <w:r w:rsidR="00A12B39">
        <w:t xml:space="preserve">Flow regulation and diversion for irrigation and hydropower </w:t>
      </w:r>
      <w:r w:rsidR="00B66F65">
        <w:t xml:space="preserve">has resulted in a complete reversal of flow seasonality on the Sacramento River (California, United States) from </w:t>
      </w:r>
      <w:r w:rsidR="00BE65FA">
        <w:t>heterogeneous winter</w:t>
      </w:r>
      <w:r w:rsidR="00B66F65">
        <w:t xml:space="preserve"> dominated</w:t>
      </w:r>
      <w:r w:rsidR="00BE65FA">
        <w:t xml:space="preserve"> flows</w:t>
      </w:r>
      <w:r w:rsidR="00B66F65">
        <w:t xml:space="preserve"> to</w:t>
      </w:r>
      <w:r w:rsidR="00BE65FA">
        <w:t xml:space="preserve"> a comparatively homogenous</w:t>
      </w:r>
      <w:r w:rsidR="00B66F65">
        <w:t xml:space="preserve"> summer dominated</w:t>
      </w:r>
      <w:r w:rsidR="00BE65FA">
        <w:t xml:space="preserve"> regime </w:t>
      </w:r>
      <w:r w:rsidR="00BE65FA">
        <w:fldChar w:fldCharType="begin" w:fldLock="1"/>
      </w:r>
      <w:r w:rsidR="00D071BB">
        <w:instrText>ADDIN CSL_CITATION { "citationItems" : [ { "id" : "ITEM-1", "itemData" : { "DOI" : "10.1002/rra", "author" : [ { "dropping-particle" : "", "family" : "Singer", "given" : "MB", "non-dropping-particle" : "", "parse-names" : false, "suffix" : "" } ], "container-title" : "River Research and Applications", "id" : "ITEM-1", "issue" : "October 2006", "issued" : { "date-parts" : [ [ "2007" ] ] }, "page" : "55-72", "title" : "The influence of major dams on hydrology through the drainage network of the Sacramento River basin, California", "type" : "article-journal", "volume" : "72" }, "uris" : [ "http://www.mendeley.com/documents/?uuid=d9508402-319b-4958-aa36-3824661cbd39" ] } ], "mendeley" : { "previouslyFormattedCitation" : "(Singer 2007)" }, "properties" : { "noteIndex" : 0 }, "schema" : "https://github.com/citation-style-language/schema/raw/master/csl-citation.json" }</w:instrText>
      </w:r>
      <w:r w:rsidR="00BE65FA">
        <w:fldChar w:fldCharType="separate"/>
      </w:r>
      <w:r w:rsidR="00BE65FA" w:rsidRPr="00BE65FA">
        <w:rPr>
          <w:noProof/>
        </w:rPr>
        <w:t>(Singer 2007)</w:t>
      </w:r>
      <w:r w:rsidR="00BE65FA">
        <w:fldChar w:fldCharType="end"/>
      </w:r>
      <w:r w:rsidR="00B66F65">
        <w:t xml:space="preserve">. </w:t>
      </w:r>
      <w:r w:rsidR="00BE65FA">
        <w:t>Likewise, in south eastern Australia, the River Murray</w:t>
      </w:r>
      <w:r w:rsidR="00751AC3">
        <w:t>’s</w:t>
      </w:r>
      <w:r w:rsidR="00BE65FA">
        <w:t xml:space="preserve"> hydrographs have been flattened by regulation, and</w:t>
      </w:r>
      <w:r w:rsidR="00751AC3">
        <w:t xml:space="preserve"> its once</w:t>
      </w:r>
      <w:r w:rsidR="00BE65FA">
        <w:t xml:space="preserve"> highly variable flows are now stored for </w:t>
      </w:r>
      <w:r w:rsidR="00751AC3">
        <w:t xml:space="preserve">prescribed </w:t>
      </w:r>
      <w:r w:rsidR="00BE65FA">
        <w:t>release during summer</w:t>
      </w:r>
      <w:r w:rsidR="00751AC3">
        <w:t xml:space="preserve"> </w:t>
      </w:r>
      <w:r w:rsidR="00751AC3">
        <w:fldChar w:fldCharType="begin" w:fldLock="1"/>
      </w:r>
      <w:r w:rsidR="00D071BB">
        <w:instrText>ADDIN CSL_CITATION { "citationItems" : [ { "id" : "ITEM-1", "itemData" : { "author" : [ { "dropping-particle" : "", "family" : "Maheshwari", "given" : "BL", "non-dropping-particle" : "", "parse-names" : false, "suffix" : "" }, { "dropping-particle" : "", "family" : "Walker", "given" : "KF", "non-dropping-particle" : "", "parse-names" : false, "suffix" : "" }, { "dropping-particle" : "", "family" : "McMahon", "given" : "TA", "non-dropping-particle" : "", "parse-names" : false, "suffix" : "" } ], "container-title" : "Regulated Rivers: Research and Management", "id" : "ITEM-1", "issue" : "November 1994", "issued" : { "date-parts" : [ [ "1995" ] ] }, "page" : "15-38", "title" : "Effects of regulation on the flow regime of the River Murray, Australia", "type" : "article-journal", "volume" : "10" }, "uris" : [ "http://www.mendeley.com/documents/?uuid=4a02980c-73fa-4ebf-a3fc-6070fed8fe18" ] } ], "mendeley" : { "previouslyFormattedCitation" : "(Maheshwari, Walker &amp; McMahon 1995)" }, "properties" : { "noteIndex" : 0 }, "schema" : "https://github.com/citation-style-language/schema/raw/master/csl-citation.json" }</w:instrText>
      </w:r>
      <w:r w:rsidR="00751AC3">
        <w:fldChar w:fldCharType="separate"/>
      </w:r>
      <w:r w:rsidR="00751AC3" w:rsidRPr="00751AC3">
        <w:rPr>
          <w:noProof/>
        </w:rPr>
        <w:t>(Maheshwari, Walker &amp; McMahon 1995)</w:t>
      </w:r>
      <w:r w:rsidR="00751AC3">
        <w:fldChar w:fldCharType="end"/>
      </w:r>
      <w:r w:rsidR="00BE65FA">
        <w:t xml:space="preserve">. </w:t>
      </w:r>
      <w:r w:rsidR="00751AC3">
        <w:t xml:space="preserve">Dams also interrupt </w:t>
      </w:r>
      <w:proofErr w:type="spellStart"/>
      <w:r w:rsidR="00751AC3">
        <w:t>hydrochorous</w:t>
      </w:r>
      <w:proofErr w:type="spellEnd"/>
      <w:r w:rsidR="00751AC3">
        <w:t xml:space="preserve"> transport of propagules </w:t>
      </w:r>
      <w:r w:rsidR="00751AC3">
        <w:fldChar w:fldCharType="begin" w:fldLock="1"/>
      </w:r>
      <w:r w:rsidR="00D071BB">
        <w:instrText>ADDIN CSL_CITATION { "citationItems" : [ { "id" : "ITEM-1", "itemData" : { "author" : [ { "dropping-particle" : "", "family" : "Merritt", "given" : "DM", "non-dropping-particle" : "", "parse-names" : false, "suffix" : "" }, { "dropping-particle" : "", "family" : "Nilsson", "given" : "C", "non-dropping-particle" : "", "parse-names" : false, "suffix" : "" }, { "dropping-particle" : "", "family" : "Jansson", "given" : "R", "non-dropping-particle" : "", "parse-names" : false, "suffix" : "" } ], "container-title" : "Ecological Monographs", "id" : "ITEM-1", "issue" : "4", "issued" : { "date-parts" : [ [ "2010" ] ] }, "page" : "609-626", "title" : "Consequences of propagule dispersal and river fragmentation for riparian plant community diversity and turnover", "type" : "article-journal", "volume" : "80" }, "uris" : [ "http://www.mendeley.com/documents/?uuid=fd7ad92e-8e56-4d13-978b-2b4b6716c38d" ] } ], "mendeley" : { "previouslyFormattedCitation" : "(Merritt &lt;i&gt;et al.&lt;/i&gt; 2010)" }, "properties" : { "noteIndex" : 0 }, "schema" : "https://github.com/citation-style-language/schema/raw/master/csl-citation.json" }</w:instrText>
      </w:r>
      <w:r w:rsidR="00751AC3">
        <w:fldChar w:fldCharType="separate"/>
      </w:r>
      <w:r w:rsidR="00D071BB" w:rsidRPr="00D071BB">
        <w:rPr>
          <w:noProof/>
        </w:rPr>
        <w:t xml:space="preserve">(Merritt </w:t>
      </w:r>
      <w:r w:rsidR="00D071BB" w:rsidRPr="00D071BB">
        <w:rPr>
          <w:i/>
          <w:noProof/>
        </w:rPr>
        <w:t>et al.</w:t>
      </w:r>
      <w:r w:rsidR="00D071BB" w:rsidRPr="00D071BB">
        <w:rPr>
          <w:noProof/>
        </w:rPr>
        <w:t xml:space="preserve"> 2010)</w:t>
      </w:r>
      <w:r w:rsidR="00751AC3">
        <w:fldChar w:fldCharType="end"/>
      </w:r>
      <w:r w:rsidR="00751AC3">
        <w:t xml:space="preserve">, such that when flood flows do occur, less seed material is dispersed to patches of fresh substrate. </w:t>
      </w:r>
      <w:r w:rsidR="00A12B39">
        <w:t xml:space="preserve">When designing environmental flows (e.g. </w:t>
      </w:r>
      <w:r w:rsidR="00A12B39">
        <w:fldChar w:fldCharType="begin" w:fldLock="1"/>
      </w:r>
      <w:r w:rsidR="00D071BB">
        <w:instrText>ADDIN CSL_CITATION { "citationItems" : [ { "id" : "ITEM-1", "itemData" : { "author" : [ { "dropping-particle" : "", "family" : "Howell", "given" : "Jocelyn", "non-dropping-particle" : "", "parse-names" : false, "suffix" : "" }, { "dropping-particle" : "", "family" : "Benson", "given" : "Doug", "non-dropping-particle" : "", "parse-names" : false, "suffix" : "" } ], "container-title" : "Austral Ecology", "id" : "ITEM-1", "issued" : { "date-parts" : [ [ "2000" ] ] }, "page" : "463-475", "title" : "Predicting potential impacts of environmental flows on weedy riparian vegetation of the Hawkesbury\u2013Nepean River, south\u2010eastern Australia", "type" : "article-journal", "volume" : "25" }, "uris" : [ "http://www.mendeley.com/documents/?uuid=1065be93-470a-4724-85f8-b9e5aea5032b" ] } ], "mendeley" : { "manualFormatting" : "Howell &amp; Benson 2000", "previouslyFormattedCitation" : "(Howell &amp; Benson 2000)" }, "properties" : { "noteIndex" : 0 }, "schema" : "https://github.com/citation-style-language/schema/raw/master/csl-citation.json" }</w:instrText>
      </w:r>
      <w:r w:rsidR="00A12B39">
        <w:fldChar w:fldCharType="separate"/>
      </w:r>
      <w:r w:rsidR="00A12B39" w:rsidRPr="00A12B39">
        <w:rPr>
          <w:noProof/>
        </w:rPr>
        <w:t>Howell &amp; Benson 2000</w:t>
      </w:r>
      <w:r w:rsidR="00A12B39">
        <w:fldChar w:fldCharType="end"/>
      </w:r>
      <w:r w:rsidR="00A12B39">
        <w:t xml:space="preserve">), river managers typically consider magnitude, frequency and seasonality of flows. We urge managers to </w:t>
      </w:r>
      <w:r w:rsidR="00A13329">
        <w:t xml:space="preserve">consider simulating the natural variability in flow regime in their designed flows. </w:t>
      </w:r>
    </w:p>
    <w:p w14:paraId="2E270D27" w14:textId="4B2DB73C" w:rsidR="00A13329" w:rsidRDefault="00A13329" w:rsidP="00FD049B">
      <w:pPr>
        <w:spacing w:line="360" w:lineRule="auto"/>
      </w:pPr>
      <w:r>
        <w:t xml:space="preserve">Reductions in mean summer precipitation have already occurred over large areas of Australia, coinciding with a warming of 0.4 – 0.7 </w:t>
      </w:r>
      <w:proofErr w:type="spellStart"/>
      <w:r w:rsidRPr="00A13329">
        <w:rPr>
          <w:vertAlign w:val="superscript"/>
        </w:rPr>
        <w:t>o</w:t>
      </w:r>
      <w:r>
        <w:t>C</w:t>
      </w:r>
      <w:proofErr w:type="spellEnd"/>
      <w:r>
        <w:t xml:space="preserve"> since 1950 </w:t>
      </w:r>
      <w:r>
        <w:fldChar w:fldCharType="begin" w:fldLock="1"/>
      </w:r>
      <w:r w:rsidR="00D071BB">
        <w:instrText>ADDIN CSL_CITATION { "citationItems" : [ { "id" : "ITEM-1", "itemData" : { "author" : [ { "dropping-particle" : "", "family" : "Hennessy", "given" : "K", "non-dropping-particle" : "", "parse-names" : false, "suffix" : "" }, { "dropping-particle" : "", "family" : "Fitzharris", "given" : "B", "non-dropping-particle" : "", "parse-names" : false, "suffix" : "" }, { "dropping-particle" : "", "family" : "Bates", "given" : "B.C.", "non-dropping-particle" : "", "parse-names" : false, "suffix" : "" }, { "dropping-particle" : "", "family" : "Harvey", "given" : "N", "non-dropping-particle" : "", "parse-names" : false, "suffix" : "" }, { "dropping-particle" : "", "family" : "SM", "given" : "Howden", "non-dropping-particle" : "", "parse-names" : false, "suffix" : "" }, { "dropping-particle" : "", "family" : "L", "given" : "Hughes", "non-dropping-particle" : "", "parse-names" : false, "suffix" : "" }, { "dropping-particle" : "", "family" : "J", "given" : "Sallinger", "non-dropping-particle" : "", "parse-names" : false, "suffix" : "" }, { "dropping-particle" : "", "family" : "Warrick", "given" : "R", "non-dropping-particle" : "", "parse-names" : false, "suffix" : "" } ], "editor" : [ { "dropping-particle" : "", "family" : "Parry", "given" : "M.L", "non-dropping-particle" : "", "parse-names" : false, "suffix" : "" }, { "dropping-particle" : "", "family" : "Canziani", "given" : "O.F", "non-dropping-particle" : "", "parse-names" : false, "suffix" : "" }, { "dropping-particle" : "", "family" : "Palutikof", "given" : "J.P", "non-dropping-particle" : "", "parse-names" : false, "suffix" : "" }, { "dropping-particle" : "", "family" : "Linden", "given" : "P.J", "non-dropping-particle" : "van der", "parse-names" : false, "suffix" : "" }, { "dropping-particle" : "", "family" : "Hanson", "given" : "C.E", "non-dropping-particle" : "", "parse-names" : false, "suffix" : "" } ], "id" : "ITEM-1", "issued" : { "date-parts" : [ [ "2007" ] ] }, "page" : "507-540", "publisher" : "Cambridge University Press", "publisher-place" : "Cambridge", "title" : "Climate Change 2007: Impacts, Adaptation and Vulnerability. Contribution of Working Group II to the Fourth Assessment Report of the Intergovernmental Panel on Climate Change", "type" : "book" }, "uris" : [ "http://www.mendeley.com/documents/?uuid=df1b6938-9c84-48db-b7f4-236d4455d7ee" ] } ], "mendeley" : { "previouslyFormattedCitation" : "(Hennessy &lt;i&gt;et al.&lt;/i&gt; 2007)" }, "properties" : { "noteIndex" : 0 }, "schema" : "https://github.com/citation-style-language/schema/raw/master/csl-citation.json" }</w:instrText>
      </w:r>
      <w:r>
        <w:fldChar w:fldCharType="separate"/>
      </w:r>
      <w:r w:rsidR="00D071BB" w:rsidRPr="00D071BB">
        <w:rPr>
          <w:noProof/>
        </w:rPr>
        <w:t xml:space="preserve">(Hennessy </w:t>
      </w:r>
      <w:r w:rsidR="00D071BB" w:rsidRPr="00D071BB">
        <w:rPr>
          <w:i/>
          <w:noProof/>
        </w:rPr>
        <w:t>et al.</w:t>
      </w:r>
      <w:r w:rsidR="00D071BB" w:rsidRPr="00D071BB">
        <w:rPr>
          <w:noProof/>
        </w:rPr>
        <w:t xml:space="preserve"> 2007)</w:t>
      </w:r>
      <w:r>
        <w:fldChar w:fldCharType="end"/>
      </w:r>
      <w:r>
        <w:t>.</w:t>
      </w:r>
      <w:r w:rsidR="003F2126">
        <w:t xml:space="preserve"> Further changes of this nature are projected for Australia as well as other regions of the globe </w:t>
      </w:r>
      <w:r w:rsidR="003F2126">
        <w:fldChar w:fldCharType="begin" w:fldLock="1"/>
      </w:r>
      <w:r w:rsidR="00D071BB">
        <w:instrText>ADDIN CSL_CITATION { "citationItems" : [ { "id" : "ITEM-1", "itemData" : { "author" : [ { "dropping-particle" : "", "family" : "Stocker", "given" : "Thomas F", "non-dropping-particle" : "", "parse-names" : false, "suffix" : "" }, { "dropping-particle" : "", "family" : "Qin", "given" : "Dahe", "non-dropping-particle" : "", "parse-names" : false, "suffix" : "" }, { "dropping-particle" : "", "family" : "Plattner", "given" : "Gian-Kasper", "non-dropping-particle" : "", "parse-names" : false, "suffix" : "" }, { "dropping-particle" : "", "family" : "Tignor", "given" : "Melinda", "non-dropping-particle" : "", "parse-names" : false, "suffix" : "" }, { "dropping-particle" : "", "family" : "Allen", "given" : "Simon K", "non-dropping-particle" : "", "parse-names" : false, "suffix" : "" }, { "dropping-particle" : "", "family" : "Boschung", "given" : "Judith", "non-dropping-particle" : "", "parse-names" : false, "suffix" : "" }, { "dropping-particle" : "", "family" : "Nauels", "given" : "Alexander", "non-dropping-particle" : "", "parse-names" : false, "suffix" : "" }, { "dropping-particle" : "", "family" : "Xia", "given" : "Yu", "non-dropping-particle" : "", "parse-names" : false, "suffix" : "" }, { "dropping-particle" : "", "family" : "Bex", "given" : "Vincent", "non-dropping-particle" : "", "parse-names" : false, "suffix" : "" }, { "dropping-particle" : "", "family" : "Midgley", "given" : "Pauline M", "non-dropping-particle" : "", "parse-names" : false, "suffix" : "" }, { "dropping-particle" : "", "family" : "others", "given" : "", "non-dropping-particle" : "", "parse-names" : false, "suffix" : "" } ], "id" : "ITEM-1", "issued" : { "date-parts" : [ [ "2013" ] ] }, "title" : "Climate Change 2013. The Physical Science Basis. Working Group I Contribution to the Fifth Assessment Report of the Intergovernmental Panel on Climate Change-Abstract for decision-makers", "type" : "report" }, "uris" : [ "http://www.mendeley.com/documents/?uuid=e1da547d-0a32-4613-b40e-2bab8d2afa4b" ] } ], "mendeley" : { "previouslyFormattedCitation" : "(Stocker &lt;i&gt;et al.&lt;/i&gt; 2013)" }, "properties" : { "noteIndex" : 0 }, "schema" : "https://github.com/citation-style-language/schema/raw/master/csl-citation.json" }</w:instrText>
      </w:r>
      <w:r w:rsidR="003F2126">
        <w:fldChar w:fldCharType="separate"/>
      </w:r>
      <w:r w:rsidR="00D071BB" w:rsidRPr="00D071BB">
        <w:rPr>
          <w:noProof/>
        </w:rPr>
        <w:t xml:space="preserve">(Stocker </w:t>
      </w:r>
      <w:r w:rsidR="00D071BB" w:rsidRPr="00D071BB">
        <w:rPr>
          <w:i/>
          <w:noProof/>
        </w:rPr>
        <w:t>et al.</w:t>
      </w:r>
      <w:r w:rsidR="00D071BB" w:rsidRPr="00D071BB">
        <w:rPr>
          <w:noProof/>
        </w:rPr>
        <w:t xml:space="preserve"> 2013)</w:t>
      </w:r>
      <w:r w:rsidR="003F2126">
        <w:fldChar w:fldCharType="end"/>
      </w:r>
      <w:r w:rsidR="003F2126">
        <w:t xml:space="preserve">. </w:t>
      </w:r>
      <w:r>
        <w:t xml:space="preserve"> </w:t>
      </w:r>
      <w:r w:rsidR="00D071BB">
        <w:t xml:space="preserve">Lower average flows during hotter summers may stress riparian communities and constrain functional diversity. Alternatively, greater climatic variability associated with future climates </w:t>
      </w:r>
      <w:r w:rsidR="00D071BB">
        <w:fldChar w:fldCharType="begin" w:fldLock="1"/>
      </w:r>
      <w:r w:rsidR="00D071BB">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publisher-place" : "Canberra, Australia", "title" : "An assessment of the impact of climate change on the nature and frequency of exceptional climatic events. Australian Government, Bureau of Meterology", "type" : "report" }, "uris" : [ "http://www.mendeley.com/documents/?uuid=d82702ef-8091-4ec0-a03d-4493d84e1a06" ] } ], "mendeley" : { "previouslyFormattedCitation" : "(Hennessy &lt;i&gt;et al.&lt;/i&gt; 2008)" }, "properties" : { "noteIndex" : 0 }, "schema" : "https://github.com/citation-style-language/schema/raw/master/csl-citation.json" }</w:instrText>
      </w:r>
      <w:r w:rsidR="00D071BB">
        <w:fldChar w:fldCharType="separate"/>
      </w:r>
      <w:r w:rsidR="00D071BB" w:rsidRPr="00D071BB">
        <w:rPr>
          <w:noProof/>
        </w:rPr>
        <w:t xml:space="preserve">(Hennessy </w:t>
      </w:r>
      <w:r w:rsidR="00D071BB" w:rsidRPr="00D071BB">
        <w:rPr>
          <w:i/>
          <w:noProof/>
        </w:rPr>
        <w:t>et al.</w:t>
      </w:r>
      <w:r w:rsidR="00D071BB" w:rsidRPr="00D071BB">
        <w:rPr>
          <w:noProof/>
        </w:rPr>
        <w:t xml:space="preserve"> 2008)</w:t>
      </w:r>
      <w:r w:rsidR="00D071BB">
        <w:fldChar w:fldCharType="end"/>
      </w:r>
      <w:r w:rsidR="00D071BB">
        <w:t xml:space="preserve"> may promote hydrological heterogeneity for rivers in regions which were previously associated with more stable flow conditions. Thus we should be careful not to promote high functional diversity as an ecological ‘good’ which must be maximised. </w:t>
      </w:r>
      <w:r w:rsidR="00D071BB" w:rsidRPr="00D071BB">
        <w:t xml:space="preserve">In conservation, </w:t>
      </w:r>
      <w:r w:rsidR="00D071BB">
        <w:t xml:space="preserve">preserving ecosystem function requires preserving the characteristic functional composition of communities. </w:t>
      </w:r>
      <w:r w:rsidR="00D071BB" w:rsidRPr="00D071BB">
        <w:t xml:space="preserve"> </w:t>
      </w:r>
      <w:r w:rsidR="00D071BB">
        <w:t>C</w:t>
      </w:r>
      <w:r w:rsidR="00D071BB" w:rsidRPr="00D071BB">
        <w:t>limate change induced increases in flow variability in systems which are not naturally highly variable may open up niche space to favour opportunistic species and promote invasion</w:t>
      </w:r>
      <w:r w:rsidR="00D071BB">
        <w:t xml:space="preserve"> by exotic species</w:t>
      </w:r>
      <w:r w:rsidR="00D071BB" w:rsidRPr="00D071BB">
        <w:t xml:space="preserve">. </w:t>
      </w:r>
    </w:p>
    <w:p w14:paraId="4D0E13B0" w14:textId="301628DF" w:rsidR="000B38A4" w:rsidRDefault="000B38A4" w:rsidP="00FD049B">
      <w:pPr>
        <w:spacing w:line="360" w:lineRule="auto"/>
      </w:pPr>
      <w:r>
        <w:lastRenderedPageBreak/>
        <w:t>CONCLUSION</w:t>
      </w:r>
    </w:p>
    <w:p w14:paraId="366EF6EC" w14:textId="3E00152F" w:rsidR="003E7A93" w:rsidRDefault="003E7A93" w:rsidP="00FD049B">
      <w:pPr>
        <w:spacing w:line="360" w:lineRule="auto"/>
      </w:pPr>
      <w:r w:rsidRPr="003E7A93">
        <w:t xml:space="preserve">Our study emphasises the importance of </w:t>
      </w:r>
      <w:r>
        <w:t>flooding disturbance and hydrological heterogeneity as drivers of functional composition in riparian plant communities</w:t>
      </w:r>
      <w:r w:rsidRPr="003E7A93">
        <w:t xml:space="preserve">. </w:t>
      </w:r>
      <w:r>
        <w:t xml:space="preserve">These findings should be </w:t>
      </w:r>
      <w:r w:rsidR="00F52E3A">
        <w:t>general</w:t>
      </w:r>
      <w:r>
        <w:t xml:space="preserve"> to river systems in other regions and biomes, given the profound influence of hydrology in shaping the structure of fluvial landscapes and determining the ecological strategies of plants </w:t>
      </w:r>
      <w:r w:rsidR="00F52E3A">
        <w:t>that</w:t>
      </w:r>
      <w:r>
        <w:t xml:space="preserve"> are able to persist </w:t>
      </w:r>
      <w:r w:rsidR="00F52E3A">
        <w:t xml:space="preserve">and thrive </w:t>
      </w:r>
      <w:r>
        <w:t xml:space="preserve">in the riparian environment. Comparisons with datasets from regions with hard, highly predictable seasonal patterns of hydrology, for example monsoonal or </w:t>
      </w:r>
      <w:proofErr w:type="spellStart"/>
      <w:r>
        <w:t>nival</w:t>
      </w:r>
      <w:proofErr w:type="spellEnd"/>
      <w:r>
        <w:t xml:space="preserve"> regimes, are needed to confirm this assertion. </w:t>
      </w:r>
      <w:r w:rsidR="00F52E3A">
        <w:t xml:space="preserve">In the south eastern Australian context, at least, alterations to flow variability and disturbance regimes by dams and the changing climate may have significant consequences for the composition and functioning of riparian vegetation communities. </w:t>
      </w:r>
    </w:p>
    <w:sectPr w:rsidR="003E7A9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A90565D"/>
    <w:multiLevelType w:val="hybridMultilevel"/>
    <w:tmpl w:val="FDA2BA80"/>
    <w:lvl w:ilvl="0" w:tplc="702E0B4E">
      <w:start w:val="2"/>
      <w:numFmt w:val="bullet"/>
      <w:lvlText w:val="-"/>
      <w:lvlJc w:val="left"/>
      <w:pPr>
        <w:ind w:left="720" w:hanging="360"/>
      </w:pPr>
      <w:rPr>
        <w:rFonts w:ascii="Calibri" w:eastAsiaTheme="minorHAnsi"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75186201"/>
    <w:multiLevelType w:val="multilevel"/>
    <w:tmpl w:val="26C47B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0374"/>
    <w:rsid w:val="00013368"/>
    <w:rsid w:val="00014580"/>
    <w:rsid w:val="000B38A4"/>
    <w:rsid w:val="000B4603"/>
    <w:rsid w:val="000C3BB3"/>
    <w:rsid w:val="000E374A"/>
    <w:rsid w:val="000E4459"/>
    <w:rsid w:val="000F05AD"/>
    <w:rsid w:val="0010424D"/>
    <w:rsid w:val="00114BC4"/>
    <w:rsid w:val="001551E5"/>
    <w:rsid w:val="00162950"/>
    <w:rsid w:val="0019711F"/>
    <w:rsid w:val="001D05F2"/>
    <w:rsid w:val="001F6B5D"/>
    <w:rsid w:val="00236395"/>
    <w:rsid w:val="002A3477"/>
    <w:rsid w:val="002B709D"/>
    <w:rsid w:val="002C1004"/>
    <w:rsid w:val="002D5C51"/>
    <w:rsid w:val="002E611A"/>
    <w:rsid w:val="003075B5"/>
    <w:rsid w:val="00322D5E"/>
    <w:rsid w:val="003405A2"/>
    <w:rsid w:val="00351905"/>
    <w:rsid w:val="0035224E"/>
    <w:rsid w:val="003671DF"/>
    <w:rsid w:val="00370558"/>
    <w:rsid w:val="003924E2"/>
    <w:rsid w:val="00395F39"/>
    <w:rsid w:val="003E7A93"/>
    <w:rsid w:val="003F2126"/>
    <w:rsid w:val="00417EBD"/>
    <w:rsid w:val="00427D64"/>
    <w:rsid w:val="0043023C"/>
    <w:rsid w:val="004461E1"/>
    <w:rsid w:val="004604F8"/>
    <w:rsid w:val="004940AA"/>
    <w:rsid w:val="004A4AFC"/>
    <w:rsid w:val="004B7500"/>
    <w:rsid w:val="00520159"/>
    <w:rsid w:val="00596A51"/>
    <w:rsid w:val="005A0433"/>
    <w:rsid w:val="005B52A2"/>
    <w:rsid w:val="005C4420"/>
    <w:rsid w:val="005C54A8"/>
    <w:rsid w:val="005D614C"/>
    <w:rsid w:val="005E1D8F"/>
    <w:rsid w:val="005E6657"/>
    <w:rsid w:val="005E7704"/>
    <w:rsid w:val="00600640"/>
    <w:rsid w:val="00616789"/>
    <w:rsid w:val="00674DF7"/>
    <w:rsid w:val="006A60BE"/>
    <w:rsid w:val="00700154"/>
    <w:rsid w:val="00751843"/>
    <w:rsid w:val="00751AC3"/>
    <w:rsid w:val="00751EE1"/>
    <w:rsid w:val="0076603A"/>
    <w:rsid w:val="007779E0"/>
    <w:rsid w:val="007A01FB"/>
    <w:rsid w:val="007C6152"/>
    <w:rsid w:val="007E5915"/>
    <w:rsid w:val="00822B23"/>
    <w:rsid w:val="0085752C"/>
    <w:rsid w:val="00867ADB"/>
    <w:rsid w:val="00875DAB"/>
    <w:rsid w:val="00890A8D"/>
    <w:rsid w:val="008973AF"/>
    <w:rsid w:val="008A648E"/>
    <w:rsid w:val="008B4022"/>
    <w:rsid w:val="008E178E"/>
    <w:rsid w:val="00904696"/>
    <w:rsid w:val="009426EE"/>
    <w:rsid w:val="00951A27"/>
    <w:rsid w:val="009A696B"/>
    <w:rsid w:val="009F2D46"/>
    <w:rsid w:val="00A11C7D"/>
    <w:rsid w:val="00A12B39"/>
    <w:rsid w:val="00A13329"/>
    <w:rsid w:val="00A7657A"/>
    <w:rsid w:val="00AB342C"/>
    <w:rsid w:val="00B04083"/>
    <w:rsid w:val="00B07DAF"/>
    <w:rsid w:val="00B346F4"/>
    <w:rsid w:val="00B6219F"/>
    <w:rsid w:val="00B66F65"/>
    <w:rsid w:val="00B73DEF"/>
    <w:rsid w:val="00BA3346"/>
    <w:rsid w:val="00BB3096"/>
    <w:rsid w:val="00BD0374"/>
    <w:rsid w:val="00BE65FA"/>
    <w:rsid w:val="00BE7C3B"/>
    <w:rsid w:val="00BF04C2"/>
    <w:rsid w:val="00C243E8"/>
    <w:rsid w:val="00C541FF"/>
    <w:rsid w:val="00C54AE1"/>
    <w:rsid w:val="00C71726"/>
    <w:rsid w:val="00C71FB1"/>
    <w:rsid w:val="00C73DA0"/>
    <w:rsid w:val="00C936E2"/>
    <w:rsid w:val="00CB262D"/>
    <w:rsid w:val="00CD03BA"/>
    <w:rsid w:val="00D071BB"/>
    <w:rsid w:val="00D3767E"/>
    <w:rsid w:val="00D55345"/>
    <w:rsid w:val="00D607C5"/>
    <w:rsid w:val="00D72F60"/>
    <w:rsid w:val="00D80D4D"/>
    <w:rsid w:val="00D9120C"/>
    <w:rsid w:val="00DA32A0"/>
    <w:rsid w:val="00DB681D"/>
    <w:rsid w:val="00E45021"/>
    <w:rsid w:val="00E6020A"/>
    <w:rsid w:val="00EA05B7"/>
    <w:rsid w:val="00EC7637"/>
    <w:rsid w:val="00ED72D3"/>
    <w:rsid w:val="00EE1E18"/>
    <w:rsid w:val="00F26439"/>
    <w:rsid w:val="00F31629"/>
    <w:rsid w:val="00F40F58"/>
    <w:rsid w:val="00F52E3A"/>
    <w:rsid w:val="00F54EC9"/>
    <w:rsid w:val="00F61CEF"/>
    <w:rsid w:val="00FC79DB"/>
    <w:rsid w:val="00FD049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B09B43"/>
  <w15:chartTrackingRefBased/>
  <w15:docId w15:val="{A9526475-95F0-49EC-A54D-95CA2906FF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346F4"/>
    <w:pPr>
      <w:ind w:left="720"/>
      <w:contextualSpacing/>
    </w:pPr>
  </w:style>
  <w:style w:type="character" w:styleId="CommentReference">
    <w:name w:val="annotation reference"/>
    <w:basedOn w:val="DefaultParagraphFont"/>
    <w:uiPriority w:val="99"/>
    <w:semiHidden/>
    <w:unhideWhenUsed/>
    <w:rsid w:val="00674DF7"/>
    <w:rPr>
      <w:sz w:val="16"/>
      <w:szCs w:val="16"/>
    </w:rPr>
  </w:style>
  <w:style w:type="paragraph" w:styleId="CommentText">
    <w:name w:val="annotation text"/>
    <w:basedOn w:val="Normal"/>
    <w:link w:val="CommentTextChar"/>
    <w:uiPriority w:val="99"/>
    <w:semiHidden/>
    <w:unhideWhenUsed/>
    <w:rsid w:val="00674DF7"/>
    <w:pPr>
      <w:spacing w:line="240" w:lineRule="auto"/>
    </w:pPr>
    <w:rPr>
      <w:sz w:val="20"/>
      <w:szCs w:val="20"/>
    </w:rPr>
  </w:style>
  <w:style w:type="character" w:customStyle="1" w:styleId="CommentTextChar">
    <w:name w:val="Comment Text Char"/>
    <w:basedOn w:val="DefaultParagraphFont"/>
    <w:link w:val="CommentText"/>
    <w:uiPriority w:val="99"/>
    <w:semiHidden/>
    <w:rsid w:val="00674DF7"/>
    <w:rPr>
      <w:sz w:val="20"/>
      <w:szCs w:val="20"/>
    </w:rPr>
  </w:style>
  <w:style w:type="paragraph" w:styleId="CommentSubject">
    <w:name w:val="annotation subject"/>
    <w:basedOn w:val="CommentText"/>
    <w:next w:val="CommentText"/>
    <w:link w:val="CommentSubjectChar"/>
    <w:uiPriority w:val="99"/>
    <w:semiHidden/>
    <w:unhideWhenUsed/>
    <w:rsid w:val="00674DF7"/>
    <w:rPr>
      <w:b/>
      <w:bCs/>
    </w:rPr>
  </w:style>
  <w:style w:type="character" w:customStyle="1" w:styleId="CommentSubjectChar">
    <w:name w:val="Comment Subject Char"/>
    <w:basedOn w:val="CommentTextChar"/>
    <w:link w:val="CommentSubject"/>
    <w:uiPriority w:val="99"/>
    <w:semiHidden/>
    <w:rsid w:val="00674DF7"/>
    <w:rPr>
      <w:b/>
      <w:bCs/>
      <w:sz w:val="20"/>
      <w:szCs w:val="20"/>
    </w:rPr>
  </w:style>
  <w:style w:type="paragraph" w:styleId="BalloonText">
    <w:name w:val="Balloon Text"/>
    <w:basedOn w:val="Normal"/>
    <w:link w:val="BalloonTextChar"/>
    <w:uiPriority w:val="99"/>
    <w:semiHidden/>
    <w:unhideWhenUsed/>
    <w:rsid w:val="00674DF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4DF7"/>
    <w:rPr>
      <w:rFonts w:ascii="Segoe UI" w:hAnsi="Segoe UI" w:cs="Segoe UI"/>
      <w:sz w:val="18"/>
      <w:szCs w:val="18"/>
    </w:rPr>
  </w:style>
  <w:style w:type="character" w:customStyle="1" w:styleId="apple-converted-space">
    <w:name w:val="apple-converted-space"/>
    <w:basedOn w:val="DefaultParagraphFont"/>
    <w:rsid w:val="00F54EC9"/>
  </w:style>
  <w:style w:type="character" w:styleId="Hyperlink">
    <w:name w:val="Hyperlink"/>
    <w:basedOn w:val="DefaultParagraphFont"/>
    <w:uiPriority w:val="99"/>
    <w:unhideWhenUsed/>
    <w:rsid w:val="00F54EC9"/>
    <w:rPr>
      <w:color w:val="0563C1" w:themeColor="hyperlink"/>
      <w:u w:val="single"/>
    </w:rPr>
  </w:style>
  <w:style w:type="paragraph" w:styleId="NormalWeb">
    <w:name w:val="Normal (Web)"/>
    <w:basedOn w:val="Normal"/>
    <w:uiPriority w:val="99"/>
    <w:semiHidden/>
    <w:unhideWhenUsed/>
    <w:rsid w:val="00F54EC9"/>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52993056">
      <w:bodyDiv w:val="1"/>
      <w:marLeft w:val="0"/>
      <w:marRight w:val="0"/>
      <w:marTop w:val="0"/>
      <w:marBottom w:val="0"/>
      <w:divBdr>
        <w:top w:val="none" w:sz="0" w:space="0" w:color="auto"/>
        <w:left w:val="none" w:sz="0" w:space="0" w:color="auto"/>
        <w:bottom w:val="none" w:sz="0" w:space="0" w:color="auto"/>
        <w:right w:val="none" w:sz="0" w:space="0" w:color="auto"/>
      </w:divBdr>
    </w:div>
    <w:div w:id="14833034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87B7E2-E238-436D-8F43-85CD03A6FD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12</TotalTime>
  <Pages>5</Pages>
  <Words>8314</Words>
  <Characters>47390</Characters>
  <Application>Microsoft Office Word</Application>
  <DocSecurity>0</DocSecurity>
  <Lines>394</Lines>
  <Paragraphs>111</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555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ulty of Science</dc:creator>
  <cp:keywords/>
  <dc:description/>
  <cp:lastModifiedBy>Faculty of Science</cp:lastModifiedBy>
  <cp:revision>65</cp:revision>
  <dcterms:created xsi:type="dcterms:W3CDTF">2014-11-18T07:57:00Z</dcterms:created>
  <dcterms:modified xsi:type="dcterms:W3CDTF">2014-11-22T0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Citation Style_1">
    <vt:lpwstr>http://www.zotero.org/styles/journal-of-e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